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73AF7FBB"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r w:rsidR="00AE7E19">
        <w:t>Affinity propagation</w:t>
      </w:r>
      <w:r w:rsidRPr="004E1D1B">
        <w:t xml:space="preserve"> is used to group correlated features into clusters.  A relevance criterion is evaluated for each feature.  Clusters are then ranked based on the median of the relevance values of their constituent features.  </w:t>
      </w:r>
      <w:r w:rsidR="00D05004">
        <w:t>The most relevant i</w:t>
      </w:r>
      <w:r w:rsidR="00D05004" w:rsidRPr="004E1D1B">
        <w:t xml:space="preserve">ndividual </w:t>
      </w:r>
      <w:r w:rsidRPr="004E1D1B">
        <w:t xml:space="preserve">features can then be selected </w:t>
      </w:r>
      <w:r w:rsidR="00927F3E">
        <w:t xml:space="preserve">automatically </w:t>
      </w:r>
      <w:r w:rsidRPr="004E1D1B">
        <w:t xml:space="preserve">from the best clusters.  Other criteria, such as computation time or measurement cost, can </w:t>
      </w:r>
      <w:r w:rsidR="00CF086E">
        <w:t xml:space="preserve">optionally </w:t>
      </w:r>
      <w:r w:rsidRPr="004E1D1B">
        <w:t xml:space="preserve">be considered </w:t>
      </w:r>
      <w:r w:rsidR="004A71E3">
        <w:t>interactively</w:t>
      </w:r>
      <w:r w:rsidR="00CF086E">
        <w:t xml:space="preserve"> </w:t>
      </w:r>
      <w:r w:rsidRPr="004E1D1B">
        <w:t xml:space="preserve">when making this selection.  The proposed feature selection method is compared to </w:t>
      </w:r>
      <w:r w:rsidR="00AE7E19">
        <w:t>competing</w:t>
      </w:r>
      <w:r w:rsidR="00AE7E19" w:rsidRPr="004E1D1B">
        <w:t xml:space="preserve"> </w:t>
      </w:r>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r w:rsidR="00AE7E19">
        <w:t xml:space="preserve">competing </w:t>
      </w:r>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51C729C4"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have become</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w:t>
      </w:r>
    </w:p>
    <w:p w14:paraId="05C9526F" w14:textId="77777777" w:rsidR="001A1FE6" w:rsidRDefault="001A1FE6" w:rsidP="004C7251">
      <w:pPr>
        <w:pStyle w:val="Newparagraph"/>
      </w:pPr>
    </w:p>
    <w:p w14:paraId="40FBD7A4" w14:textId="544FDE72"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47B4E5B"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xml:space="preserve">.  A variety of search </w:t>
      </w:r>
      <w:r w:rsidR="00534CA9">
        <w:t xml:space="preserve">schemes </w:t>
      </w:r>
      <w:r>
        <w:t xml:space="preserve">exist for reducing the portion of feature space searched.  The fastest and most straightforward search </w:t>
      </w:r>
      <w:r w:rsidR="00534CA9">
        <w:t xml:space="preserve">scheme </w:t>
      </w:r>
      <w:r>
        <w:t xml:space="preserve">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66ED594" w:rsidR="00416694" w:rsidRDefault="00416694" w:rsidP="004C7251">
      <w:pPr>
        <w:pStyle w:val="Newparagraph"/>
      </w:pPr>
      <w:r>
        <w:t xml:space="preserve">More advanced search </w:t>
      </w:r>
      <w:r w:rsidR="00534CA9">
        <w:t xml:space="preserve">schemes </w:t>
      </w:r>
      <w:r>
        <w:t xml:space="preserve">use greedy sequential approaches, such as forward selection and backward elimination.  </w:t>
      </w:r>
      <w:r w:rsidR="009F157F">
        <w:t xml:space="preserve">Compared to the feature ranking approach, greedy search </w:t>
      </w:r>
      <w:r w:rsidR="00534CA9">
        <w:t xml:space="preserve">procedures </w:t>
      </w:r>
      <w:r w:rsidR="009F157F">
        <w:t xml:space="preserve">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7EF7F2A0"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 xml:space="preserve">(Brown et al. </w:t>
      </w:r>
      <w:r w:rsidR="00BA6C51" w:rsidRPr="00BA6C51">
        <w:rPr>
          <w:noProof/>
        </w:rPr>
        <w:lastRenderedPageBreak/>
        <w:t>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 xml:space="preserve">This study </w:t>
      </w:r>
      <w:r w:rsidR="007A3B44">
        <w:t xml:space="preserve">thus </w:t>
      </w:r>
      <w:r w:rsidR="00B95EC9">
        <w:t>focuses on filter approaches.</w:t>
      </w:r>
    </w:p>
    <w:p w14:paraId="05B064D2" w14:textId="77777777" w:rsidR="00416694" w:rsidRDefault="00416694" w:rsidP="004C7251">
      <w:pPr>
        <w:pStyle w:val="Newparagraph"/>
      </w:pPr>
    </w:p>
    <w:p w14:paraId="118797E7" w14:textId="09B549F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DE0552">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r w:rsidR="005F2058">
        <w:t>Hyperspectral imagery is also well-known for containing redundancy amongst the bands</w:t>
      </w:r>
      <w:r w:rsidR="002E01D3">
        <w:t xml:space="preserve"> </w:t>
      </w:r>
      <w:r w:rsidR="002E01D3">
        <w:fldChar w:fldCharType="begin" w:fldLock="1"/>
      </w:r>
      <w:r w:rsidR="00DE0552">
        <w:instrText>ADDIN CSL_CITATION {"citationItems":[{"id":"ITEM-1","itemData":{"DOI":"10.1109/TGRS.2014.2326655","ISBN":"0196-2892","ISSN":"01962892","abstract":"Hyperspectral images have been proved to be effective for a wide range of applications; however, the large volume and redundant information also bring a lot of inconvenience at the same time. To cope with this problem, hyperspectral band selection is a pertinent technique, which takes advantage of removing redundant components without compromising the original contents from the raw image cubes. Because of its usefulness, hyperspectral band selection has been successfully applied to many practical applications of hyperspectral remote sensing, such as land cover map generation and color visualization. This paper focuses on groupwise band selection and proposes a new framework, including the following contributions: 1) a smart yet intrinsic descriptor for efficient band representation; 2) an evolutionary strategy to handle the high computational burden associated with groupwise-selection-based methods; and 3) a novel MTSP-based criterion to evaluate the performance of each candidate band combination. To verify the superiority of the proposed framework, experiments have been conducted on both hyperspectral classification and color visualization. Experimental results on three real-world hyperspectral images demonstrate that the proposed framework can lead to a significant advancement in these two applications compared with other competitors. © 2014 IEEE.","author":[{"dropping-particle":"","family":"Yuan","given":"Yuan","non-dropping-particle":"","parse-names":false,"suffix":""},{"dropping-particle":"","family":"Zhu","given":"Guokang","non-dropping-particle":"","parse-names":false,"suffix":""},{"dropping-particle":"","family":"Wang","given":"Qi","non-dropping-particle":"","parse-names":false,"suffix":""}],"container-title":"IEEE Transactions on Geoscience and Remote Sensing","id":"ITEM-1","issue":"2","issued":{"date-parts":[["2015"]]},"note":"No consideration of stability.","page":"631-644","title":"Hyperspectral band selection by multitask sparsity pursuit","type":"article-journal","volume":"53"},"uris":["http://www.mendeley.com/documents/?uuid=be9f3ef8-6724-4237-be38-bfafed0f9eb5"]}],"mendeley":{"formattedCitation":"(Yuan, Zhu, and Wang 2015)","plainTextFormattedCitation":"(Yuan, Zhu, and Wang 2015)","previouslyFormattedCitation":"(Yuan, Zhu, and Wang 2015)"},"properties":{"noteIndex":0},"schema":"https://github.com/citation-style-language/schema/raw/master/csl-citation.json"}</w:instrText>
      </w:r>
      <w:r w:rsidR="002E01D3">
        <w:fldChar w:fldCharType="separate"/>
      </w:r>
      <w:r w:rsidR="002E01D3" w:rsidRPr="002E01D3">
        <w:rPr>
          <w:noProof/>
        </w:rPr>
        <w:t>(Yuan, Zhu, and Wang 2015)</w:t>
      </w:r>
      <w:r w:rsidR="002E01D3">
        <w:fldChar w:fldCharType="end"/>
      </w:r>
      <w:r w:rsidR="005F2058">
        <w:t>.</w:t>
      </w:r>
    </w:p>
    <w:p w14:paraId="093D051E" w14:textId="77777777" w:rsidR="00FE3A40" w:rsidRDefault="00FE3A40" w:rsidP="004C7251">
      <w:pPr>
        <w:pStyle w:val="Newparagraph"/>
      </w:pPr>
    </w:p>
    <w:p w14:paraId="58EB59F2" w14:textId="3349BDF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DE0552">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4268045B" w14:textId="295932CD" w:rsidR="009162F6" w:rsidRDefault="009162F6" w:rsidP="00DC6A1B">
      <w:pPr>
        <w:pStyle w:val="Newparagraph"/>
      </w:pPr>
    </w:p>
    <w:p w14:paraId="75BB6952" w14:textId="77777777" w:rsidR="00DB2C16" w:rsidRDefault="00DB2C16" w:rsidP="004C7251">
      <w:pPr>
        <w:pStyle w:val="Newparagraph"/>
      </w:pPr>
    </w:p>
    <w:p w14:paraId="6575E614" w14:textId="46C9E5ED" w:rsidR="00C122D8" w:rsidRDefault="00666A66" w:rsidP="009843E9">
      <w:pPr>
        <w:pStyle w:val="Newparagraph"/>
      </w:pPr>
      <w:r>
        <w:lastRenderedPageBreak/>
        <w:t>T</w:t>
      </w:r>
      <w:r w:rsidR="00AF5C1B">
        <w:t xml:space="preserve">he </w:t>
      </w:r>
      <w:r w:rsidR="0096404E">
        <w:t xml:space="preserve">increasing </w:t>
      </w:r>
      <w:r w:rsidR="00AF5C1B">
        <w:t xml:space="preserve">availability of high resolution </w:t>
      </w:r>
      <w:r w:rsidR="004A69A8">
        <w:t>imagery</w:t>
      </w:r>
      <w:r>
        <w:t xml:space="preserve"> </w:t>
      </w:r>
      <w:r w:rsidR="0096404E">
        <w:t xml:space="preserve">necessitates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D68DE">
        <w:t xml:space="preserve">In this </w:t>
      </w:r>
      <w:r w:rsidR="0096404E">
        <w:t xml:space="preserve">article </w:t>
      </w:r>
      <w:r w:rsidR="00ED68DE">
        <w:t>we propose a</w:t>
      </w:r>
      <w:r w:rsidR="00B97303">
        <w:t xml:space="preserve"> computationally-efficient</w:t>
      </w:r>
      <w:r w:rsidR="00ED68DE">
        <w:t xml:space="preserve"> </w:t>
      </w:r>
      <w:r w:rsidR="004D1369">
        <w:t xml:space="preserve">filter approach </w:t>
      </w:r>
      <w:r w:rsidR="00ED68DE">
        <w:t>feature selection method for addressing the problem</w:t>
      </w:r>
      <w:r w:rsidR="005C46DD">
        <w:t>s</w:t>
      </w:r>
      <w:r w:rsidR="00ED68DE">
        <w:t xml:space="preserve"> of </w:t>
      </w:r>
      <w:r w:rsidR="00DE0552">
        <w:t>sub-optimality</w:t>
      </w:r>
      <w:r w:rsidR="005C46DD">
        <w:t xml:space="preserve"> and instability associated with </w:t>
      </w:r>
      <w:r w:rsidR="00ED68DE">
        <w:t xml:space="preserve">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separation of feature selection and classification tasks.  </w:t>
      </w:r>
      <w:r w:rsidR="00613F66">
        <w:t>The method</w:t>
      </w:r>
      <w:r w:rsidR="004027D2">
        <w:t xml:space="preserve"> </w:t>
      </w:r>
      <w:r w:rsidR="004E0D08">
        <w:t xml:space="preserve">employs </w:t>
      </w:r>
      <w:r w:rsidR="00746ADC">
        <w:t>affinity propagation</w:t>
      </w:r>
      <w:r w:rsidR="0089645A">
        <w:t xml:space="preserve"> to </w:t>
      </w:r>
      <w:r w:rsidR="005C46DD">
        <w:t>identify</w:t>
      </w:r>
      <w:r w:rsidR="0089645A">
        <w:t xml:space="preserve"> clusters of </w:t>
      </w:r>
      <w:r w:rsidR="005C46DD">
        <w:t xml:space="preserve">redundant </w:t>
      </w:r>
      <w:r w:rsidR="00810DCA">
        <w:t>features</w:t>
      </w:r>
      <w:r w:rsidR="00B97303">
        <w:t xml:space="preserve"> and r</w:t>
      </w:r>
      <w:r w:rsidR="005C46DD">
        <w:t>edundancy is reduced by selecting a single representative feature fr</w:t>
      </w:r>
      <w:r w:rsidR="004A208F">
        <w:t>om</w:t>
      </w:r>
      <w:r w:rsidR="005C46DD">
        <w:t xml:space="preserve"> </w:t>
      </w:r>
      <w:r w:rsidR="004A208F">
        <w:t>the most relevant</w:t>
      </w:r>
      <w:r w:rsidR="005C46DD">
        <w:t xml:space="preserve"> cluster</w:t>
      </w:r>
      <w:r w:rsidR="004A208F">
        <w:t>s</w:t>
      </w:r>
      <w:r w:rsidR="005C46DD">
        <w:t xml:space="preserve">.  </w:t>
      </w:r>
      <w:r w:rsidR="00833E15">
        <w:t xml:space="preserve">The method </w:t>
      </w:r>
      <w:r w:rsidR="008257BE">
        <w:t>requir</w:t>
      </w:r>
      <w:r w:rsidR="0096404E">
        <w:t>e</w:t>
      </w:r>
      <w:r w:rsidR="00B97303">
        <w:t>s</w:t>
      </w:r>
      <w:r w:rsidR="008257BE">
        <w:t xml:space="preserve"> </w:t>
      </w:r>
      <w:r w:rsidR="00B97303">
        <w:t xml:space="preserve">no </w:t>
      </w:r>
      <w:r w:rsidR="008257BE">
        <w:t xml:space="preserve">prior knowledge of the number of clusters.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B97303">
        <w:t xml:space="preserve"> </w:t>
      </w:r>
      <w:r w:rsidR="009843E9">
        <w:fldChar w:fldCharType="begin" w:fldLock="1"/>
      </w:r>
      <w:r w:rsidR="00D3623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plainTextFormattedCitation":"(X. Chen et al. 2017)","previouslyFormattedCitation":"(Chen et al. 2017)"},"properties":{"noteIndex":0},"schema":"https://github.com/citation-style-language/schema/raw/master/csl-citation.json"}</w:instrText>
      </w:r>
      <w:r w:rsidR="009843E9">
        <w:fldChar w:fldCharType="separate"/>
      </w:r>
      <w:r w:rsidR="00D36230" w:rsidRPr="00D36230">
        <w:rPr>
          <w:noProof/>
        </w:rPr>
        <w:t>(X. Chen et al. 2017)</w:t>
      </w:r>
      <w:r w:rsidR="009843E9">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r w:rsidR="005D5FDA">
        <w:t xml:space="preserve"> </w:t>
      </w:r>
      <w:r w:rsidR="008856C5">
        <w:t xml:space="preserve">are </w:t>
      </w:r>
      <w:r w:rsidR="00254387">
        <w:t xml:space="preserve">also </w:t>
      </w:r>
      <w:r w:rsidR="008856C5">
        <w:t>avoided by selecting features</w:t>
      </w:r>
      <w:r w:rsidR="00897014">
        <w:t xml:space="preserve"> </w:t>
      </w:r>
      <w:r w:rsidR="008856C5">
        <w:t xml:space="preserve">with a </w:t>
      </w:r>
      <w:r w:rsidR="005C46DD">
        <w:t xml:space="preserve">relevance </w:t>
      </w:r>
      <w:r w:rsidR="008856C5">
        <w:t>heuristic</w:t>
      </w:r>
      <w:r w:rsidR="00351599">
        <w:t>,</w:t>
      </w:r>
      <w:r w:rsidR="008856C5">
        <w:t xml:space="preserve"> based on the use of naïve Bayes or mutual information criteria.  </w:t>
      </w:r>
      <w:r w:rsidR="00362D8B">
        <w:t xml:space="preserve">The </w:t>
      </w:r>
      <w:r w:rsidR="004027D2">
        <w:t xml:space="preserve">proposed method </w:t>
      </w:r>
      <w:r w:rsidR="00254387">
        <w:t xml:space="preserve">can be fully automated, or it can be used interactively to </w:t>
      </w:r>
      <w:r w:rsidR="004027D2">
        <w:t xml:space="preserve">allow </w:t>
      </w:r>
      <w:r w:rsidR="00254387">
        <w:t xml:space="preserve">for </w:t>
      </w:r>
      <w:r w:rsidR="004027D2">
        <w:t xml:space="preserve">consideration of computation time and measurement cost. </w:t>
      </w:r>
      <w:r w:rsidR="0096404E">
        <w:t>T</w:t>
      </w:r>
      <w:r w:rsidR="00DC434B">
        <w:t xml:space="preserve">he performance of the proposed method </w:t>
      </w:r>
      <w:r w:rsidR="0096404E">
        <w:t xml:space="preserve">is compared </w:t>
      </w:r>
      <w:r w:rsidR="00DC434B">
        <w:t xml:space="preserve">to popular feature selection approaches, on a number of remote sensing data sets.  </w:t>
      </w:r>
      <w:r w:rsidR="00254387">
        <w:t xml:space="preserve">The various </w:t>
      </w:r>
      <w:r w:rsidR="00CE5894">
        <w:t xml:space="preserve">feature selection </w:t>
      </w:r>
      <w:r w:rsidR="00254387">
        <w:t xml:space="preserve">methods are </w:t>
      </w:r>
      <w:r w:rsidR="00CE5894">
        <w:t>evaluat</w:t>
      </w:r>
      <w:r w:rsidR="00254387">
        <w:t>ed</w:t>
      </w:r>
      <w:r w:rsidR="00CE5894">
        <w:t xml:space="preserve"> </w:t>
      </w:r>
      <w:r w:rsidR="00254387">
        <w:t xml:space="preserve">based on </w:t>
      </w:r>
      <w:r w:rsidR="00B3071E">
        <w:t>computation time,</w:t>
      </w:r>
      <w:r w:rsidR="00CE5894">
        <w:t xml:space="preserve"> classification accuracy and stability of selected features under different data samplings.</w:t>
      </w:r>
    </w:p>
    <w:p w14:paraId="35D643D4" w14:textId="77777777" w:rsidR="00D0714F" w:rsidRDefault="00D0714F" w:rsidP="009843E9">
      <w:pPr>
        <w:pStyle w:val="Newparagraph"/>
      </w:pPr>
    </w:p>
    <w:p w14:paraId="61DBAB86" w14:textId="6CCD0B67" w:rsidR="00CD0706" w:rsidRDefault="00C122D8" w:rsidP="00C122D8">
      <w:pPr>
        <w:pStyle w:val="Heading1"/>
        <w:keepLines/>
      </w:pPr>
      <w:r w:rsidDel="00C122D8">
        <w:t xml:space="preserve"> </w:t>
      </w:r>
      <w:r w:rsidR="00CD0706">
        <w:t>Methods</w:t>
      </w:r>
    </w:p>
    <w:p w14:paraId="03688A50" w14:textId="70774F8D" w:rsidR="007F3E58" w:rsidRDefault="007F3E58" w:rsidP="00C122D8">
      <w:pPr>
        <w:pStyle w:val="Heading2"/>
        <w:keepLines/>
      </w:pPr>
      <w:bookmarkStart w:id="0" w:name="_Ref475980656"/>
      <w:r>
        <w:t>Related Work</w:t>
      </w:r>
    </w:p>
    <w:p w14:paraId="56B13808" w14:textId="77777777" w:rsidR="007F3E58" w:rsidRDefault="007F3E58" w:rsidP="007F3E58">
      <w:pPr>
        <w:pStyle w:val="Paragraph"/>
      </w:pPr>
      <w:r>
        <w:t xml:space="preserve">A number of feature selection approaches have been developed to address the issues of stability and sub-optimality encountered in high dimensional and redundant data.  These </w:t>
      </w:r>
      <w:r>
        <w:lastRenderedPageBreak/>
        <w:t xml:space="preserve">methods consider the trade-off between feature relevance (i.e. how much information the feature contains about the class labels) and redundancy.  </w:t>
      </w:r>
    </w:p>
    <w:p w14:paraId="67BF633F" w14:textId="77777777" w:rsidR="007F3E58" w:rsidRDefault="007F3E58" w:rsidP="007F3E58">
      <w:pPr>
        <w:pStyle w:val="Newparagraph"/>
      </w:pPr>
    </w:p>
    <w:p w14:paraId="344F47A5" w14:textId="095B6ED3" w:rsidR="007F3E58" w:rsidRDefault="007F3E58" w:rsidP="007F3E58">
      <w:pPr>
        <w:pStyle w:val="Newparagraph"/>
      </w:pPr>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254387">
        <w:t xml:space="preserve">, who </w:t>
      </w:r>
      <w:r>
        <w:t xml:space="preserve">used a </w:t>
      </w:r>
      <w:r w:rsidRPr="007B685E">
        <w:rPr>
          <w:i/>
        </w:rPr>
        <w:t>k-</w:t>
      </w:r>
      <w:r>
        <w:t>means algorithm to produce a fixed number of clusters of correlated features.  The accuracy of a SVM classifier is found for all the features of each cluster</w:t>
      </w:r>
      <w:r w:rsidR="00254387">
        <w:t xml:space="preserve"> and </w:t>
      </w:r>
      <w:r>
        <w:t xml:space="preserve"> </w:t>
      </w:r>
      <w:r w:rsidR="00254387">
        <w:t>t</w:t>
      </w:r>
      <w:r>
        <w:t xml:space="preserve">he lowest performing clusters are eliminated, the remaining features combined, and the process is repeated until a desired number of clusters is reached.  A related feature selection method that finds and removes redundancy by clustering features 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algorithm to group correlated features based on a similarity measure they call ‘maximal information compression 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each cluster using an importance measure called ‘minimum redundancy maximum relevance’ (mRMR).   </w:t>
      </w:r>
    </w:p>
    <w:p w14:paraId="607C6406" w14:textId="77777777" w:rsidR="007F3E58" w:rsidRDefault="007F3E58" w:rsidP="007F3E58">
      <w:pPr>
        <w:pStyle w:val="Newparagraph"/>
      </w:pPr>
    </w:p>
    <w:p w14:paraId="1F162747" w14:textId="3E81A0AA" w:rsidR="007F3E58" w:rsidRDefault="007F3E58" w:rsidP="007F3E58">
      <w:pPr>
        <w:pStyle w:val="Newparagraph"/>
      </w:pPr>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p>
    <w:p w14:paraId="2FED9441" w14:textId="77777777" w:rsidR="007F3E58" w:rsidRDefault="007F3E58" w:rsidP="007F3E58">
      <w:pPr>
        <w:pStyle w:val="Newparagraph"/>
      </w:pPr>
    </w:p>
    <w:p w14:paraId="485D43B3" w14:textId="13B75C49" w:rsidR="007F3E58" w:rsidRDefault="007F3E58" w:rsidP="007F3E58">
      <w:pPr>
        <w:pStyle w:val="Newparagraph"/>
      </w:pPr>
      <w:r>
        <w:lastRenderedPageBreak/>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w:t>
      </w:r>
      <w:r w:rsidR="00254387">
        <w:t xml:space="preserve">for reducing redundancy in </w:t>
      </w:r>
      <w:r>
        <w:t xml:space="preserve">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test values to trade feature relevance against redundancy and is applied in a forward selection type routine.  While the authors concluded that MMAIQ provided the best overall performance, it did not provide good stability for high dimensional data.</w:t>
      </w:r>
    </w:p>
    <w:p w14:paraId="3CFB0BCF" w14:textId="77777777" w:rsidR="007F3E58" w:rsidRDefault="007F3E58" w:rsidP="007F3E58">
      <w:pPr>
        <w:pStyle w:val="Newparagraph"/>
      </w:pPr>
    </w:p>
    <w:p w14:paraId="0600DF9E" w14:textId="7C5C28DE" w:rsidR="007F3E58" w:rsidRDefault="007F3E58" w:rsidP="007F3E58">
      <w:pPr>
        <w:pStyle w:val="Newparagraph"/>
      </w:pPr>
      <w:r>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compare the performance (in terms of stability and classifier accuracy) of these measures.  The study tested the criteria in </w:t>
      </w:r>
      <w:r w:rsidR="00534CA9">
        <w:t>a</w:t>
      </w:r>
      <w:r>
        <w:t xml:space="preserve"> FS </w:t>
      </w:r>
      <w:r w:rsidR="00534CA9">
        <w:t>search scheme</w:t>
      </w:r>
      <w:r>
        <w:t xml:space="preserve">, under varying conditions, including 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p>
    <w:p w14:paraId="6A8F5496" w14:textId="77777777" w:rsidR="007F3E58" w:rsidRDefault="007F3E58" w:rsidP="007F3E58">
      <w:pPr>
        <w:pStyle w:val="Newparagraph"/>
      </w:pPr>
    </w:p>
    <w:p w14:paraId="17ACF46F" w14:textId="571114B4" w:rsidR="007F3E58" w:rsidRDefault="007F3E58" w:rsidP="007F3E58">
      <w:pPr>
        <w:pStyle w:val="Newparagraph"/>
      </w:pPr>
      <w:r>
        <w:t xml:space="preserve">In recent years, a number of feature selection approaches based on structured sparsity regularisation have been developed </w:t>
      </w:r>
      <w:r>
        <w:fldChar w:fldCharType="begin" w:fldLock="1"/>
      </w:r>
      <w:r w:rsidR="00D36230">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Chen and Gu 2015; Chen et al. 2017; Gui et al. 2016)"},"properties":{"noteIndex":0},"schema":"https://github.com/citation-style-language/schema/raw/master/csl-citation.json"}</w:instrText>
      </w:r>
      <w:r>
        <w:fldChar w:fldCharType="separate"/>
      </w:r>
      <w:r w:rsidR="00D36230" w:rsidRPr="00D36230">
        <w:rPr>
          <w:noProof/>
        </w:rPr>
        <w:t>(Wang et al. 2010; X. Chen and Gu 2015; X. Chen et al. 2017; Gui et al. 2016)</w:t>
      </w:r>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r w:rsidR="00D3623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Chen et al. 2017)"},"properties":{"noteIndex":0},"schema":"https://github.com/citation-style-language/schema/raw/master/csl-citation.json"}</w:instrText>
      </w:r>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w:t>
      </w:r>
      <w:r>
        <w:lastRenderedPageBreak/>
        <w:t xml:space="preserve">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features within views, while retaining the information of multiple heterogeneous views.  The objective function is minimised with quadratic programming, which is computationally expensive compared to greedy search type feature selection methods such as FS and JMI.  Feature weights produced by the optimisation procedure can be considered an importance measure that trades relevance against redundancy.    </w:t>
      </w:r>
    </w:p>
    <w:p w14:paraId="5C8EE1BF" w14:textId="77777777" w:rsidR="007F3E58" w:rsidRPr="007F3E58" w:rsidRDefault="007F3E58" w:rsidP="00A66CB4">
      <w:pPr>
        <w:pStyle w:val="Newparagraph"/>
      </w:pPr>
    </w:p>
    <w:bookmarkEnd w:id="0"/>
    <w:p w14:paraId="43502BF1" w14:textId="3CAECDFA" w:rsidR="004D38FC" w:rsidRDefault="00DC434B" w:rsidP="00C122D8">
      <w:pPr>
        <w:pStyle w:val="Heading2"/>
        <w:keepLines/>
      </w:pPr>
      <w:r>
        <w:t>Feature Clustering and Ranking</w:t>
      </w:r>
    </w:p>
    <w:p w14:paraId="75B2847B" w14:textId="387B2942" w:rsidR="004D38FC" w:rsidRDefault="00D0714F" w:rsidP="004C7251">
      <w:pPr>
        <w:pStyle w:val="Paragraph"/>
      </w:pPr>
      <w:r w:rsidRPr="00D0714F">
        <w:t xml:space="preserve"> </w:t>
      </w:r>
      <w:r>
        <w:t>Within the context of the related research overviewed in the previous section, our proposed feature selection method consists of the following three steps</w:t>
      </w:r>
      <w:r w:rsidR="004D38FC">
        <w:t>:</w:t>
      </w:r>
    </w:p>
    <w:p w14:paraId="5C914AE8" w14:textId="59A4DC30" w:rsidR="004D38FC" w:rsidRDefault="004D38FC" w:rsidP="009052EC">
      <w:pPr>
        <w:pStyle w:val="Bulletedlist"/>
        <w:numPr>
          <w:ilvl w:val="0"/>
          <w:numId w:val="6"/>
        </w:numPr>
      </w:pPr>
      <w:r>
        <w:t xml:space="preserve">Perform </w:t>
      </w:r>
      <w:r w:rsidR="00791B39">
        <w:t>affinity propagation</w:t>
      </w:r>
      <w:r>
        <w:t xml:space="preserve"> clustering </w:t>
      </w:r>
      <w:r w:rsidR="00791B39">
        <w:fldChar w:fldCharType="begin" w:fldLock="1"/>
      </w:r>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r w:rsidR="00791B39">
        <w:fldChar w:fldCharType="end"/>
      </w:r>
      <w:r>
        <w:t xml:space="preserve"> of the feature set using the </w:t>
      </w:r>
      <w:r w:rsidR="00593C25">
        <w:t xml:space="preserve">absolute value of the </w:t>
      </w:r>
      <w:r>
        <w:t>correlation coefficient as the similarity metric.</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6D02F5F5" w14:textId="609F647A" w:rsidR="00AE3850" w:rsidRDefault="00312733" w:rsidP="004C7251">
      <w:pPr>
        <w:pStyle w:val="Newparagraph"/>
      </w:pPr>
      <w:r>
        <w:t xml:space="preserve">Affinity propagation is </w:t>
      </w:r>
      <w:r w:rsidR="006D51C7">
        <w:t>a clustering technique that identifies cluster representatives (‘exemplars’)</w:t>
      </w:r>
      <w:r w:rsidR="00D8796C">
        <w:t>,</w:t>
      </w:r>
      <w:r w:rsidR="006D51C7">
        <w:t xml:space="preserve"> and their corresponding clusters</w:t>
      </w:r>
      <w:r w:rsidR="00D8796C">
        <w:t>,</w:t>
      </w:r>
      <w:r w:rsidR="006D51C7">
        <w:t xml:space="preserve"> by an iterative scheme of </w:t>
      </w:r>
      <w:r w:rsidR="00B83BEA">
        <w:t>message passing between data points</w:t>
      </w:r>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r w:rsidR="006D51C7">
        <w:t xml:space="preserve">.  </w:t>
      </w:r>
      <w:r w:rsidR="008F1727">
        <w:t xml:space="preserve">A </w:t>
      </w:r>
      <w:r w:rsidR="004A208F">
        <w:t>matrix</w:t>
      </w:r>
      <w:r w:rsidR="00D8796C">
        <w:t xml:space="preserve"> of </w:t>
      </w:r>
      <w:r w:rsidR="006E340D">
        <w:t xml:space="preserve">pair-wise </w:t>
      </w:r>
      <w:r w:rsidR="00D8796C">
        <w:t xml:space="preserve">similarities and a </w:t>
      </w:r>
      <w:r w:rsidR="00AE3850">
        <w:lastRenderedPageBreak/>
        <w:t>‘</w:t>
      </w:r>
      <w:r w:rsidR="00D8796C">
        <w:t>preference</w:t>
      </w:r>
      <w:r w:rsidR="00AE3850">
        <w:t>’</w:t>
      </w:r>
      <w:r w:rsidR="00D8796C">
        <w:t xml:space="preserve"> </w:t>
      </w:r>
      <w:r w:rsidR="008F1727">
        <w:t>parameter</w:t>
      </w:r>
      <w:r w:rsidR="00D8796C">
        <w:t xml:space="preserve"> </w:t>
      </w:r>
      <w:r w:rsidR="008F1727">
        <w:t xml:space="preserve">are required </w:t>
      </w:r>
      <w:r w:rsidR="00D8796C">
        <w:t>as input</w:t>
      </w:r>
      <w:r w:rsidR="006E340D">
        <w:t>s</w:t>
      </w:r>
      <w:r w:rsidR="00D8796C">
        <w:t xml:space="preserve">.  </w:t>
      </w:r>
      <w:r w:rsidR="00AE3850">
        <w:t>The preference parameter affects the number of identified clusters and may be chosen automatically based on the values of the similarities</w:t>
      </w:r>
      <w:r w:rsidR="00D8796C">
        <w:t xml:space="preserve">.  </w:t>
      </w:r>
      <w:r w:rsidR="00AE3850">
        <w:t>The proposed feature selection method sets</w:t>
      </w:r>
      <w:r w:rsidR="00FF27C6">
        <w:t xml:space="preserve"> </w:t>
      </w:r>
      <w:r w:rsidR="00AE3850">
        <w:t xml:space="preserve">the </w:t>
      </w:r>
      <w:r w:rsidR="00FF27C6">
        <w:t xml:space="preserve">preference parameter </w:t>
      </w:r>
      <w:r w:rsidR="00AE3850">
        <w:t>to the median of the similarities, which results in a moderate number of clusters</w:t>
      </w:r>
      <w:r w:rsidR="001674FD">
        <w:t xml:space="preserve"> </w:t>
      </w:r>
      <w:r w:rsidR="001674FD">
        <w:fldChar w:fldCharType="begin" w:fldLock="1"/>
      </w:r>
      <w:r w:rsidR="001674FD">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1674FD">
        <w:fldChar w:fldCharType="separate"/>
      </w:r>
      <w:r w:rsidR="001674FD" w:rsidRPr="00AE3850">
        <w:rPr>
          <w:noProof/>
        </w:rPr>
        <w:t>(Frey and Dueck 2007)</w:t>
      </w:r>
      <w:r w:rsidR="001674FD">
        <w:fldChar w:fldCharType="end"/>
      </w:r>
      <w:r w:rsidR="00AE3850">
        <w:t xml:space="preserve">.  Unlike clustering techniques such as </w:t>
      </w:r>
      <w:r w:rsidR="00AE3850" w:rsidRPr="00217542">
        <w:rPr>
          <w:i/>
        </w:rPr>
        <w:t>k</w:t>
      </w:r>
      <w:r w:rsidR="00AE3850">
        <w:t xml:space="preserve">-means, affinity propagation does not require prior knowledge of the number of clusters.  </w:t>
      </w:r>
    </w:p>
    <w:p w14:paraId="7DAEA7FC" w14:textId="25A2A7B9" w:rsidR="00312733" w:rsidRDefault="00C606C3" w:rsidP="004C7251">
      <w:pPr>
        <w:pStyle w:val="Newparagraph"/>
      </w:pPr>
      <w:r>
        <w:t xml:space="preserve">   </w:t>
      </w:r>
      <w:r w:rsidR="00FF27C6">
        <w:t xml:space="preserve"> </w:t>
      </w:r>
    </w:p>
    <w:p w14:paraId="07F940B4" w14:textId="624ADE9C" w:rsidR="00D363FF" w:rsidRDefault="00C402B1" w:rsidP="004C7251">
      <w:pPr>
        <w:pStyle w:val="Newparagraph"/>
      </w:pPr>
      <w:r>
        <w:t xml:space="preserve">Two kinds of messages, ‘availability’ and ‘responsibility’, are passed between data points at each iteration.  The values of these messages </w:t>
      </w:r>
      <w:r w:rsidR="004A208F">
        <w:t>express</w:t>
      </w:r>
      <w:r>
        <w:t xml:space="preserve"> the current affinity one point has for choosing another as its exemplar.   </w:t>
      </w:r>
      <w:r w:rsidR="005C2410">
        <w:t xml:space="preserve">The responsibility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reflects the accumulated evidence that feature </w:t>
      </w:r>
      <w:r w:rsidR="00112078" w:rsidRPr="00112078">
        <w:rPr>
          <w:i/>
        </w:rPr>
        <w:t>k</w:t>
      </w:r>
      <w:r w:rsidR="005C2410">
        <w:t xml:space="preserve"> is the exemplar for feature</w:t>
      </w:r>
      <w:r w:rsidR="00112078">
        <w:t xml:space="preserve"> </w:t>
      </w:r>
      <w:r w:rsidR="00112078" w:rsidRPr="00112078">
        <w:rPr>
          <w:i/>
        </w:rPr>
        <w:t>i</w:t>
      </w:r>
      <w:r w:rsidR="005C2410">
        <w:t xml:space="preserve">, </w:t>
      </w:r>
      <w:r w:rsidR="00DC3D5E">
        <w:t>taking into consideration</w:t>
      </w:r>
      <w:r w:rsidR="005C2410">
        <w:t xml:space="preserve"> other possible exemplars for</w:t>
      </w:r>
      <w:r w:rsidR="00112078">
        <w:t xml:space="preserve"> feature </w:t>
      </w:r>
      <w:r w:rsidR="00112078" w:rsidRPr="00112078">
        <w:rPr>
          <w:i/>
        </w:rPr>
        <w:t>i</w:t>
      </w:r>
      <w:r w:rsidR="005C2410">
        <w:t xml:space="preserve">.  The availability </w:t>
      </w:r>
      <m:oMath>
        <m:r>
          <w:rPr>
            <w:rFonts w:ascii="Cambria Math" w:hAnsi="Cambria Math"/>
          </w:rPr>
          <m:t>a</m:t>
        </m:r>
        <m:d>
          <m:dPr>
            <m:ctrlPr>
              <w:rPr>
                <w:rFonts w:ascii="Cambria Math" w:hAnsi="Cambria Math"/>
                <w:i/>
              </w:rPr>
            </m:ctrlPr>
          </m:dPr>
          <m:e>
            <m:r>
              <w:rPr>
                <w:rFonts w:ascii="Cambria Math" w:hAnsi="Cambria Math"/>
              </w:rPr>
              <m:t>i,k</m:t>
            </m:r>
          </m:e>
        </m:d>
      </m:oMath>
      <w:r w:rsidR="005C2410">
        <w:t xml:space="preserve"> reflects the accumulated evidence for how appropriate it would be for feature </w:t>
      </w:r>
      <w:r w:rsidR="00112078" w:rsidRPr="00112078">
        <w:rPr>
          <w:i/>
        </w:rPr>
        <w:t>i</w:t>
      </w:r>
      <w:r w:rsidR="005C2410">
        <w:t xml:space="preserve"> to choose feature </w:t>
      </w:r>
      <w:r w:rsidR="00112078" w:rsidRPr="00112078">
        <w:rPr>
          <w:i/>
        </w:rPr>
        <w:t>k</w:t>
      </w:r>
      <w:r w:rsidR="005C2410">
        <w:t xml:space="preserve"> as its exemplar</w:t>
      </w:r>
      <w:r w:rsidR="00112078">
        <w:t xml:space="preserve">, </w:t>
      </w:r>
      <w:r w:rsidR="00DC3D5E">
        <w:t>taking into consideration</w:t>
      </w:r>
      <w:r w:rsidR="00112078">
        <w:t xml:space="preserve"> </w:t>
      </w:r>
      <w:r w:rsidR="00DC3D5E">
        <w:t xml:space="preserve">support from other features for choosing </w:t>
      </w:r>
      <w:r w:rsidR="00DC3D5E" w:rsidRPr="00112078">
        <w:rPr>
          <w:i/>
        </w:rPr>
        <w:t>k</w:t>
      </w:r>
      <w:r w:rsidR="00DC3D5E">
        <w:t xml:space="preserve"> as their exemplar</w:t>
      </w:r>
      <w:r w:rsidR="005C2410">
        <w:t>.</w:t>
      </w:r>
      <w:r w:rsidR="00585933">
        <w:t xml:space="preserve">  </w:t>
      </w:r>
    </w:p>
    <w:p w14:paraId="641586AE" w14:textId="77777777" w:rsidR="00D363FF" w:rsidRDefault="00D363FF" w:rsidP="004C7251">
      <w:pPr>
        <w:pStyle w:val="Newparagraph"/>
      </w:pPr>
    </w:p>
    <w:p w14:paraId="763530F7" w14:textId="3BA3A76C" w:rsidR="00716B9F" w:rsidRDefault="00585933" w:rsidP="004C7251">
      <w:pPr>
        <w:pStyle w:val="Newparagraph"/>
      </w:pPr>
      <w:r>
        <w:t>To initialise, the availabilities are set to zero</w:t>
      </w:r>
      <w:r w:rsidR="0053756F">
        <w:t xml:space="preserve">, </w:t>
      </w:r>
      <m:oMath>
        <m:r>
          <w:rPr>
            <w:rFonts w:ascii="Cambria Math" w:hAnsi="Cambria Math"/>
          </w:rPr>
          <m:t>a(i,k)=0</m:t>
        </m:r>
      </m:oMath>
      <w:r>
        <w:t xml:space="preserve">.  </w:t>
      </w:r>
      <w:r w:rsidR="004A208F">
        <w:t>In our method, t</w:t>
      </w:r>
      <w:r w:rsidR="0053756F">
        <w:t xml:space="preserve">he similarity </w:t>
      </w:r>
      <m:oMath>
        <m:r>
          <w:rPr>
            <w:rFonts w:ascii="Cambria Math" w:hAnsi="Cambria Math"/>
          </w:rPr>
          <m:t>s(i,k</m:t>
        </m:r>
      </m:oMath>
      <w:r w:rsidR="0053756F" w:rsidRPr="00217542">
        <w:rPr>
          <w:i/>
        </w:rPr>
        <w:t>)</w:t>
      </w:r>
      <w:r w:rsidR="0053756F">
        <w:rPr>
          <w:i/>
        </w:rPr>
        <w:t xml:space="preserve"> </w:t>
      </w:r>
      <w:r w:rsidR="0053756F">
        <w:t xml:space="preserve">between feature </w:t>
      </w:r>
      <w:r w:rsidR="0053756F" w:rsidRPr="0053756F">
        <w:rPr>
          <w:i/>
        </w:rPr>
        <w:t>i</w:t>
      </w:r>
      <w:r w:rsidR="0053756F">
        <w:t xml:space="preserve"> and </w:t>
      </w:r>
      <w:r w:rsidR="0053756F" w:rsidRPr="0053756F">
        <w:rPr>
          <w:i/>
        </w:rPr>
        <w:t>k</w:t>
      </w:r>
      <w:r w:rsidR="0053756F">
        <w:t>, is set to the absolute value of the correlation coefficient</w:t>
      </w:r>
      <w:r w:rsidR="004A208F">
        <w:t>, and t</w:t>
      </w:r>
      <w:r w:rsidR="0053756F">
        <w:t xml:space="preserve">he self-similarities, </w:t>
      </w:r>
      <m:oMath>
        <m:r>
          <w:rPr>
            <w:rFonts w:ascii="Cambria Math" w:hAnsi="Cambria Math"/>
          </w:rPr>
          <m:t>s(k,k)</m:t>
        </m:r>
      </m:oMath>
      <w:r w:rsidR="0053756F">
        <w:t>, are set to the preference value.  At each iteration, t</w:t>
      </w:r>
      <w:r>
        <w:t>he responsibilit</w:t>
      </w:r>
      <w:r w:rsidR="0053756F">
        <w:t>ies</w:t>
      </w:r>
      <w:r>
        <w:t xml:space="preserve"> </w:t>
      </w:r>
      <w:r w:rsidR="0053756F">
        <w:t>are</w:t>
      </w:r>
      <w:r>
        <w:t xml:space="preserve"> updated </w:t>
      </w:r>
      <w:r w:rsidR="00251ACB">
        <w:t>using</w:t>
      </w:r>
      <w:r w:rsidR="00E76C07">
        <w:t xml:space="preserve"> the ru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trPr>
        <w:tc>
          <w:tcPr>
            <w:tcW w:w="4750" w:type="pct"/>
            <w:vAlign w:val="center"/>
          </w:tcPr>
          <w:p w14:paraId="1BD0A02F" w14:textId="5D90FDB9" w:rsidR="00716B9F" w:rsidRPr="000705B8" w:rsidRDefault="00716B9F" w:rsidP="00716B9F">
            <w:pPr>
              <w:pStyle w:val="Displayedequation"/>
            </w:pPr>
            <m:oMathPara>
              <m:oMathParaPr>
                <m:jc m:val="center"/>
              </m:oMathParaPr>
              <m:oMath>
                <m:r>
                  <w:rPr>
                    <w:rFonts w:ascii="Cambria Math" w:hAnsi="Cambria Math"/>
                  </w:rPr>
                  <m:t>r</m:t>
                </m:r>
                <m:d>
                  <m:dPr>
                    <m:ctrlPr>
                      <w:rPr>
                        <w:rFonts w:ascii="Cambria Math" w:hAnsi="Cambria Math"/>
                        <w:i/>
                      </w:rPr>
                    </m:ctrlPr>
                  </m:dPr>
                  <m:e>
                    <m:r>
                      <w:rPr>
                        <w:rFonts w:ascii="Cambria Math" w:hAnsi="Cambria Math"/>
                      </w:rPr>
                      <m:t>i,k</m:t>
                    </m:r>
                  </m:e>
                </m:d>
                <m:r>
                  <w:rPr>
                    <w:rFonts w:ascii="Cambria Math" w:hAnsi="Cambria Math"/>
                  </w:rPr>
                  <m:t>←s</m:t>
                </m:r>
                <m:d>
                  <m:dPr>
                    <m:ctrlPr>
                      <w:rPr>
                        <w:rFonts w:ascii="Cambria Math" w:hAnsi="Cambria Math"/>
                        <w:i/>
                      </w:rPr>
                    </m:ctrlPr>
                  </m:dPr>
                  <m:e>
                    <m:r>
                      <w:rPr>
                        <w:rFonts w:ascii="Cambria Math" w:hAnsi="Cambria Math"/>
                      </w:rPr>
                      <m:t>i,k</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 xml:space="preserve"> s.t.  </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k</m:t>
                        </m:r>
                      </m:lim>
                    </m:limLow>
                  </m:fName>
                  <m:e>
                    <m:d>
                      <m:dPr>
                        <m:begChr m:val="{"/>
                        <m:endChr m:val="}"/>
                        <m:ctrlPr>
                          <w:rPr>
                            <w:rFonts w:ascii="Cambria Math" w:hAnsi="Cambria Math"/>
                            <w:i/>
                          </w:rPr>
                        </m:ctrlPr>
                      </m:dPr>
                      <m:e>
                        <m:r>
                          <w:rPr>
                            <w:rFonts w:ascii="Cambria Math" w:hAnsi="Cambria Math"/>
                          </w:rPr>
                          <m:t>a</m:t>
                        </m:r>
                        <m:d>
                          <m:dPr>
                            <m:ctrlPr>
                              <w:rPr>
                                <w:rFonts w:ascii="Cambria Math" w:hAnsi="Cambria Math"/>
                                <w:i/>
                              </w:rPr>
                            </m:ctrlPr>
                          </m:dPr>
                          <m:e>
                            <m: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m:t>
                                </m:r>
                              </m:sup>
                            </m:sSup>
                          </m:e>
                        </m:d>
                        <m:r>
                          <w:rPr>
                            <w:rFonts w:ascii="Cambria Math" w:hAnsi="Cambria Math"/>
                          </w:rPr>
                          <m:t>+s(i,</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m:t>
                        </m:r>
                      </m:e>
                    </m:d>
                  </m:e>
                </m:func>
              </m:oMath>
            </m:oMathPara>
          </w:p>
        </w:tc>
        <w:tc>
          <w:tcPr>
            <w:tcW w:w="250" w:type="pct"/>
            <w:vAlign w:val="center"/>
          </w:tcPr>
          <w:p w14:paraId="2D9DF149" w14:textId="77777777" w:rsidR="00716B9F" w:rsidRPr="003B5532" w:rsidRDefault="00716B9F" w:rsidP="00593C25">
            <w:pPr>
              <w:pStyle w:val="Displayedequation"/>
            </w:pPr>
            <w:bookmarkStart w:id="1" w:name="_Ref516579955"/>
            <w:r w:rsidRPr="003B5532">
              <w:t>(</w:t>
            </w:r>
            <w:r>
              <w:fldChar w:fldCharType="begin"/>
            </w:r>
            <w:r>
              <w:instrText xml:space="preserve"> SEQ MyEquation \* ARABIC </w:instrText>
            </w:r>
            <w:r>
              <w:fldChar w:fldCharType="separate"/>
            </w:r>
            <w:r w:rsidR="009A6F1A">
              <w:rPr>
                <w:noProof/>
              </w:rPr>
              <w:t>1</w:t>
            </w:r>
            <w:r>
              <w:fldChar w:fldCharType="end"/>
            </w:r>
            <w:r w:rsidRPr="003B5532">
              <w:t>)</w:t>
            </w:r>
            <w:bookmarkEnd w:id="1"/>
          </w:p>
        </w:tc>
      </w:tr>
    </w:tbl>
    <w:p w14:paraId="14DDCB65" w14:textId="58F7F87E" w:rsidR="00716B9F" w:rsidRDefault="00B33B23" w:rsidP="0053756F">
      <w:pPr>
        <w:pStyle w:val="Newparagraph"/>
        <w:ind w:firstLine="0"/>
      </w:pPr>
      <w:r>
        <w:t>The availabilit</w:t>
      </w:r>
      <w:r w:rsidR="0053756F">
        <w:t>ies</w:t>
      </w:r>
      <w:r>
        <w:t xml:space="preserve"> </w:t>
      </w:r>
      <w:r w:rsidR="0053756F">
        <w:t>are</w:t>
      </w:r>
      <w:r>
        <w:t xml:space="preserve"> </w:t>
      </w:r>
      <w:r w:rsidR="0053756F">
        <w:t xml:space="preserve">correspondingly </w:t>
      </w:r>
      <w:r>
        <w:t xml:space="preserve">updated </w:t>
      </w:r>
      <w:r w:rsidR="00251ACB">
        <w:t>using</w:t>
      </w:r>
      <w:r w:rsidR="00A82B1D">
        <w:t xml:space="preserve"> </w:t>
      </w:r>
      <w:r w:rsidR="00E76C07">
        <w:t>the ru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trPr>
        <w:tc>
          <w:tcPr>
            <w:tcW w:w="4725" w:type="pct"/>
            <w:vAlign w:val="center"/>
          </w:tcPr>
          <w:p w14:paraId="55800528" w14:textId="38A13B48" w:rsidR="006952C5" w:rsidRPr="000705B8" w:rsidRDefault="006952C5" w:rsidP="00E76C07">
            <w:pPr>
              <w:pStyle w:val="Displayedequation"/>
            </w:pPr>
            <m:oMathPara>
              <m:oMathParaPr>
                <m:jc m:val="center"/>
              </m:oMathParaPr>
              <m:oMath>
                <m:r>
                  <w:rPr>
                    <w:rFonts w:ascii="Cambria Math" w:hAnsi="Cambria Math"/>
                  </w:rPr>
                  <w:lastRenderedPageBreak/>
                  <m:t>a</m:t>
                </m:r>
                <m:d>
                  <m:dPr>
                    <m:ctrlPr>
                      <w:rPr>
                        <w:rFonts w:ascii="Cambria Math" w:hAnsi="Cambria Math"/>
                        <w:i/>
                      </w:rPr>
                    </m:ctrlPr>
                  </m:dPr>
                  <m:e>
                    <m:r>
                      <w:rPr>
                        <w:rFonts w:ascii="Cambria Math" w:hAnsi="Cambria Math"/>
                      </w:rPr>
                      <m:t>i,k</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r>
                                    <w:rPr>
                                      <w:rFonts w:ascii="Cambria Math" w:hAnsi="Cambria Math"/>
                                    </w:rPr>
                                    <m:t>0, r</m:t>
                                  </m:r>
                                  <m:d>
                                    <m:dPr>
                                      <m:ctrlPr>
                                        <w:rPr>
                                          <w:rFonts w:ascii="Cambria Math" w:hAnsi="Cambria Math"/>
                                          <w:i/>
                                        </w:rPr>
                                      </m:ctrlPr>
                                    </m:dPr>
                                    <m:e>
                                      <m:r>
                                        <w:rPr>
                                          <w:rFonts w:ascii="Cambria Math" w:hAnsi="Cambria Math"/>
                                        </w:rPr>
                                        <m:t>k,k</m:t>
                                      </m:r>
                                    </m:e>
                                  </m:d>
                                  <m:r>
                                    <w:rPr>
                                      <w:rFonts w:ascii="Cambria Math" w:hAnsi="Cambria Math"/>
                                    </w:rPr>
                                    <m:t>+</m:t>
                                  </m:r>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 xml:space="preserve"> s.t. </m:t>
                                      </m:r>
                                      <m:sSup>
                                        <m:sSupPr>
                                          <m:ctrlPr>
                                            <w:rPr>
                                              <w:rFonts w:ascii="Cambria Math" w:hAnsi="Cambria Math"/>
                                              <w:i/>
                                            </w:rPr>
                                          </m:ctrlPr>
                                        </m:sSupPr>
                                        <m:e>
                                          <m:r>
                                            <w:rPr>
                                              <w:rFonts w:ascii="Cambria Math" w:hAnsi="Cambria Math"/>
                                            </w:rPr>
                                            <m:t xml:space="preserve"> i</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i,k</m:t>
                                          </m:r>
                                        </m:e>
                                      </m:d>
                                      <m:r>
                                        <w:rPr>
                                          <w:rFonts w:ascii="Cambria Math" w:hAnsi="Cambria Math"/>
                                        </w:rPr>
                                        <m:t xml:space="preserve"> </m:t>
                                      </m:r>
                                    </m:sub>
                                    <m:sup/>
                                    <m:e>
                                      <m:r>
                                        <m:rPr>
                                          <m:sty m:val="p"/>
                                        </m:rPr>
                                        <w:rPr>
                                          <w:rFonts w:ascii="Cambria Math" w:hAnsi="Cambria Math"/>
                                        </w:rPr>
                                        <m:t>max</m:t>
                                      </m:r>
                                      <m:d>
                                        <m:dPr>
                                          <m:begChr m:val="{"/>
                                          <m:endChr m:val="}"/>
                                          <m:ctrlPr>
                                            <w:rPr>
                                              <w:rFonts w:ascii="Cambria Math" w:hAnsi="Cambria Math"/>
                                              <w:i/>
                                            </w:rPr>
                                          </m:ctrlPr>
                                        </m:dPr>
                                        <m:e>
                                          <m:r>
                                            <w:rPr>
                                              <w:rFonts w:ascii="Cambria Math" w:hAnsi="Cambria Math"/>
                                            </w:rPr>
                                            <m:t>0,r</m:t>
                                          </m:r>
                                          <m:d>
                                            <m:dPr>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k</m:t>
                                              </m:r>
                                            </m:e>
                                          </m:d>
                                        </m:e>
                                      </m:d>
                                    </m:e>
                                  </m:nary>
                                </m:e>
                              </m:d>
                              <m:r>
                                <w:rPr>
                                  <w:rFonts w:ascii="Cambria Math" w:hAnsi="Cambria Math"/>
                                </w:rPr>
                                <m:t>,</m:t>
                              </m:r>
                            </m:e>
                          </m:func>
                        </m:e>
                        <m:e>
                          <m:r>
                            <w:rPr>
                              <w:rFonts w:ascii="Cambria Math" w:hAnsi="Cambria Math"/>
                            </w:rPr>
                            <m:t>i≠k</m:t>
                          </m:r>
                        </m:e>
                      </m:mr>
                      <m:mr>
                        <m:e>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 xml:space="preserve"> s.t. </m:t>
                              </m:r>
                              <m:sSup>
                                <m:sSupPr>
                                  <m:ctrlPr>
                                    <w:rPr>
                                      <w:rFonts w:ascii="Cambria Math" w:hAnsi="Cambria Math"/>
                                      <w:i/>
                                    </w:rPr>
                                  </m:ctrlPr>
                                </m:sSupPr>
                                <m:e>
                                  <m:r>
                                    <w:rPr>
                                      <w:rFonts w:ascii="Cambria Math" w:hAnsi="Cambria Math"/>
                                    </w:rPr>
                                    <m:t xml:space="preserve"> i</m:t>
                                  </m:r>
                                </m:e>
                                <m:sup>
                                  <m:r>
                                    <w:rPr>
                                      <w:rFonts w:ascii="Cambria Math" w:hAnsi="Cambria Math"/>
                                    </w:rPr>
                                    <m:t>'</m:t>
                                  </m:r>
                                </m:sup>
                              </m:sSup>
                              <m:r>
                                <w:rPr>
                                  <w:rFonts w:ascii="Cambria Math" w:hAnsi="Cambria Math"/>
                                </w:rPr>
                                <m:t>≠k</m:t>
                              </m:r>
                            </m:sub>
                            <m:sup/>
                            <m:e>
                              <m:r>
                                <m:rPr>
                                  <m:sty m:val="p"/>
                                </m:rPr>
                                <w:rPr>
                                  <w:rFonts w:ascii="Cambria Math" w:hAnsi="Cambria Math"/>
                                </w:rPr>
                                <m:t>max</m:t>
                              </m:r>
                              <m:d>
                                <m:dPr>
                                  <m:begChr m:val="{"/>
                                  <m:endChr m:val="}"/>
                                  <m:ctrlPr>
                                    <w:rPr>
                                      <w:rFonts w:ascii="Cambria Math" w:hAnsi="Cambria Math"/>
                                      <w:i/>
                                    </w:rPr>
                                  </m:ctrlPr>
                                </m:dPr>
                                <m:e>
                                  <m:r>
                                    <w:rPr>
                                      <w:rFonts w:ascii="Cambria Math" w:hAnsi="Cambria Math"/>
                                    </w:rPr>
                                    <m:t>0,r</m:t>
                                  </m:r>
                                  <m:d>
                                    <m:dPr>
                                      <m:ctrlPr>
                                        <w:rPr>
                                          <w:rFonts w:ascii="Cambria Math" w:hAnsi="Cambria Math"/>
                                          <w:i/>
                                        </w:rPr>
                                      </m:ctrlPr>
                                    </m:dPr>
                                    <m:e>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k</m:t>
                                      </m:r>
                                    </m:e>
                                  </m:d>
                                </m:e>
                              </m:d>
                            </m:e>
                          </m:nary>
                          <m:r>
                            <w:rPr>
                              <w:rFonts w:ascii="Cambria Math" w:hAnsi="Cambria Math"/>
                            </w:rPr>
                            <m:t>,</m:t>
                          </m:r>
                        </m:e>
                        <m:e>
                          <m:r>
                            <w:rPr>
                              <w:rFonts w:ascii="Cambria Math" w:hAnsi="Cambria Math"/>
                            </w:rPr>
                            <m:t>i=k</m:t>
                          </m:r>
                        </m:e>
                      </m:mr>
                    </m:m>
                  </m:e>
                </m:d>
              </m:oMath>
            </m:oMathPara>
          </w:p>
        </w:tc>
        <w:tc>
          <w:tcPr>
            <w:tcW w:w="275" w:type="pct"/>
            <w:vAlign w:val="center"/>
          </w:tcPr>
          <w:p w14:paraId="2B52B702" w14:textId="77777777" w:rsidR="006952C5" w:rsidRPr="003B5532" w:rsidRDefault="006952C5" w:rsidP="00593C25">
            <w:pPr>
              <w:pStyle w:val="Displayedequation"/>
            </w:pPr>
            <w:bookmarkStart w:id="2" w:name="_Ref516581882"/>
            <w:r w:rsidRPr="003B5532">
              <w:t>(</w:t>
            </w:r>
            <w:r>
              <w:fldChar w:fldCharType="begin"/>
            </w:r>
            <w:r>
              <w:instrText xml:space="preserve"> SEQ MyEquation \* ARABIC </w:instrText>
            </w:r>
            <w:r>
              <w:fldChar w:fldCharType="separate"/>
            </w:r>
            <w:r w:rsidR="009A6F1A">
              <w:rPr>
                <w:noProof/>
              </w:rPr>
              <w:t>2</w:t>
            </w:r>
            <w:r>
              <w:fldChar w:fldCharType="end"/>
            </w:r>
            <w:r w:rsidRPr="003B5532">
              <w:t>)</w:t>
            </w:r>
            <w:bookmarkEnd w:id="2"/>
          </w:p>
        </w:tc>
      </w:tr>
    </w:tbl>
    <w:p w14:paraId="0D3C2DCB" w14:textId="09D40934" w:rsidR="00690582" w:rsidRDefault="00BE7448" w:rsidP="00BE7448">
      <w:pPr>
        <w:pStyle w:val="Newparagraph"/>
        <w:ind w:firstLine="0"/>
      </w:pPr>
      <w:r>
        <w:t xml:space="preserve">The exemplar for feature </w:t>
      </w:r>
      <w:r w:rsidRPr="00BE7448">
        <w:rPr>
          <w:i/>
        </w:rPr>
        <w:t>i</w:t>
      </w:r>
      <w:r>
        <w:t xml:space="preserve"> is identified by the value of </w:t>
      </w:r>
      <w:r w:rsidRPr="00BE7448">
        <w:rPr>
          <w:i/>
        </w:rPr>
        <w:t>k</w:t>
      </w:r>
      <w:r>
        <w:t xml:space="preserve"> </w:t>
      </w:r>
      <w:r w:rsidRPr="00BE7448">
        <w:t>that maximi</w:t>
      </w:r>
      <w:r w:rsidR="008B792C">
        <w:t>s</w:t>
      </w:r>
      <w:r w:rsidRPr="00BE7448">
        <w:t xml:space="preserve">es </w:t>
      </w:r>
      <m:oMath>
        <m:r>
          <w:rPr>
            <w:rFonts w:ascii="Cambria Math" w:hAnsi="Cambria Math"/>
          </w:rPr>
          <m:t>a(i,k)+ r(i,k)</m:t>
        </m:r>
      </m:oMath>
      <w:r>
        <w:t>.</w:t>
      </w:r>
      <w:r w:rsidRPr="00BE7448">
        <w:t xml:space="preserve"> </w:t>
      </w:r>
      <w:r>
        <w:t>The iterations</w:t>
      </w:r>
      <w:r w:rsidR="003D0A30">
        <w:t xml:space="preserve"> continue until </w:t>
      </w:r>
      <w:r w:rsidR="00E5041C">
        <w:t>the clusters</w:t>
      </w:r>
      <w:r>
        <w:t xml:space="preserve"> (and their corresponding exemplars)</w:t>
      </w:r>
      <w:r w:rsidR="00E5041C">
        <w:t xml:space="preserve"> </w:t>
      </w:r>
      <w:r>
        <w:t>remain</w:t>
      </w:r>
      <w:r w:rsidR="00E5041C">
        <w:t xml:space="preserve"> stable</w:t>
      </w:r>
      <w:r>
        <w:t xml:space="preserve"> for ten consecutive updates</w:t>
      </w:r>
      <w:r w:rsidR="00E5041C">
        <w:t xml:space="preserve">.   </w:t>
      </w:r>
    </w:p>
    <w:p w14:paraId="20CA31D1" w14:textId="77777777" w:rsidR="00DB2C16" w:rsidRDefault="00DB2C16" w:rsidP="00A3122A">
      <w:pPr>
        <w:pStyle w:val="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15A6D480"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3990A704" w:rsidR="000705B8" w:rsidRPr="003B5532" w:rsidRDefault="000705B8" w:rsidP="00D22A1B">
            <w:pPr>
              <w:pStyle w:val="Displayedequation"/>
            </w:pPr>
            <w:bookmarkStart w:id="3" w:name="_Ref463338697"/>
            <w:bookmarkStart w:id="4" w:name="_Ref463338703"/>
            <w:r w:rsidRPr="003B5532">
              <w:t>(</w:t>
            </w:r>
            <w:r>
              <w:fldChar w:fldCharType="begin"/>
            </w:r>
            <w:r>
              <w:instrText xml:space="preserve"> SEQ MyEquation \* ARABIC </w:instrText>
            </w:r>
            <w:r>
              <w:fldChar w:fldCharType="separate"/>
            </w:r>
            <w:r w:rsidR="009A6F1A">
              <w:rPr>
                <w:noProof/>
              </w:rPr>
              <w:t>3</w:t>
            </w:r>
            <w:r>
              <w:fldChar w:fldCharType="end"/>
            </w:r>
            <w:bookmarkEnd w:id="3"/>
            <w:r w:rsidRPr="003B5532">
              <w:t>)</w:t>
            </w:r>
            <w:bookmarkEnd w:id="4"/>
          </w:p>
        </w:tc>
      </w:tr>
    </w:tbl>
    <w:p w14:paraId="6AA4B7B1" w14:textId="796EB32A"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9A6F1A" w:rsidRPr="003B5532">
        <w:t>(</w:t>
      </w:r>
      <w:r w:rsidR="009A6F1A">
        <w:rPr>
          <w:noProof/>
        </w:rPr>
        <w:t>3</w:t>
      </w:r>
      <w:r w:rsidR="009A6F1A" w:rsidRPr="003B5532">
        <w:t>)</w:t>
      </w:r>
      <w:r w:rsidR="007414B8">
        <w:fldChar w:fldCharType="end"/>
      </w:r>
      <w:r w:rsidR="00B06AD2">
        <w:t xml:space="preserve"> are not known and are estimated using histograms.</w:t>
      </w:r>
    </w:p>
    <w:p w14:paraId="085BBD6B" w14:textId="77777777" w:rsidR="005C46DD" w:rsidRDefault="005C46DD" w:rsidP="00921513">
      <w:pPr>
        <w:pStyle w:val="Newparagraph"/>
      </w:pPr>
    </w:p>
    <w:p w14:paraId="02D234B9" w14:textId="26DA1DB4" w:rsidR="00BB26B2" w:rsidRDefault="005C46DD" w:rsidP="00921513">
      <w:pPr>
        <w:pStyle w:val="Newparagraph"/>
      </w:pPr>
      <w:r>
        <w:t xml:space="preserve">The cluster importance measure for the </w:t>
      </w:r>
      <w:r w:rsidRPr="00FF2E94">
        <w:rPr>
          <w:i/>
        </w:rPr>
        <w:t>k</w:t>
      </w:r>
      <w:r w:rsidRPr="00FF2E94">
        <w:rPr>
          <w:vertAlign w:val="superscript"/>
        </w:rPr>
        <w:t>th</w:t>
      </w:r>
      <w:r>
        <w:t xml:space="preserve"> cluster </w:t>
      </w:r>
      <w:r w:rsidR="00C029FD">
        <w:t>is</w:t>
      </w:r>
      <w:r>
        <w:t xml:space="preserv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5C46DD" w14:paraId="73DE6558" w14:textId="77777777" w:rsidTr="007A3B44">
        <w:trPr>
          <w:trHeight w:val="1135"/>
        </w:trPr>
        <w:tc>
          <w:tcPr>
            <w:tcW w:w="4750" w:type="pct"/>
            <w:vAlign w:val="center"/>
          </w:tcPr>
          <w:p w14:paraId="210EF7AB" w14:textId="6EFF45E2" w:rsidR="005C46DD" w:rsidRPr="000705B8" w:rsidRDefault="001C6FB8" w:rsidP="005C46DD">
            <w:pPr>
              <w:pStyle w:val="Displayedequation"/>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k</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edian</m:t>
                        </m:r>
                      </m:e>
                      <m:li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k</m:t>
                            </m:r>
                          </m:sub>
                        </m:sSub>
                      </m:lim>
                    </m:limLow>
                  </m:fName>
                  <m:e>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d>
                  </m:e>
                </m:func>
              </m:oMath>
            </m:oMathPara>
          </w:p>
        </w:tc>
        <w:tc>
          <w:tcPr>
            <w:tcW w:w="250" w:type="pct"/>
            <w:vAlign w:val="center"/>
          </w:tcPr>
          <w:p w14:paraId="564017D0" w14:textId="77777777" w:rsidR="005C46DD" w:rsidRPr="003B5532" w:rsidRDefault="005C46DD" w:rsidP="007A3B44">
            <w:pPr>
              <w:pStyle w:val="Displayedequation"/>
            </w:pPr>
            <w:r w:rsidRPr="003B5532">
              <w:t>(</w:t>
            </w:r>
            <w:r>
              <w:fldChar w:fldCharType="begin"/>
            </w:r>
            <w:r>
              <w:instrText xml:space="preserve"> SEQ MyEquation \* ARABIC </w:instrText>
            </w:r>
            <w:r>
              <w:fldChar w:fldCharType="separate"/>
            </w:r>
            <w:r w:rsidR="009A6F1A">
              <w:rPr>
                <w:noProof/>
              </w:rPr>
              <w:t>4</w:t>
            </w:r>
            <w:r>
              <w:fldChar w:fldCharType="end"/>
            </w:r>
            <w:r w:rsidRPr="003B5532">
              <w:t>)</w:t>
            </w:r>
          </w:p>
        </w:tc>
      </w:tr>
    </w:tbl>
    <w:p w14:paraId="410CF41F" w14:textId="72BE961C" w:rsidR="00BB26B2" w:rsidRPr="00FF2E94" w:rsidRDefault="005C46DD" w:rsidP="007E37D3">
      <w:pPr>
        <w:pStyle w:val="Newparagraph"/>
      </w:pPr>
      <w:r>
        <w:t xml:space="preserve">where </w:t>
      </w:r>
      <m:oMath>
        <m:sSub>
          <m:sSubPr>
            <m:ctrlPr>
              <w:rPr>
                <w:rFonts w:ascii="Cambria Math" w:hAnsi="Cambria Math"/>
                <w:i/>
              </w:rPr>
            </m:ctrlPr>
          </m:sSubPr>
          <m:e>
            <m:r>
              <w:rPr>
                <w:rFonts w:ascii="Cambria Math" w:hAnsi="Cambria Math"/>
              </w:rPr>
              <m:t>G</m:t>
            </m:r>
          </m:e>
          <m:sub>
            <m:r>
              <w:rPr>
                <w:rFonts w:ascii="Cambria Math" w:hAnsi="Cambria Math"/>
              </w:rPr>
              <m:t>k</m:t>
            </m:r>
          </m:sub>
        </m:sSub>
      </m:oMath>
      <w:r>
        <w:t xml:space="preserve"> is the set of features in cluster </w:t>
      </w:r>
      <w:r w:rsidRPr="00FF2E94">
        <w:rPr>
          <w:i/>
        </w:rPr>
        <w:t>k</w:t>
      </w:r>
      <w:r>
        <w:rPr>
          <w:i/>
        </w:rPr>
        <w:t xml:space="preserve"> and</w:t>
      </w:r>
      <w:r>
        <w:t xml:space="preserv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d>
      </m:oMath>
      <w:r>
        <w:t xml:space="preserve"> is the </w:t>
      </w:r>
      <w:r w:rsidR="00BA0ED5">
        <w:t xml:space="preserve">MI or naïve Bayes </w:t>
      </w:r>
      <w:r>
        <w:t xml:space="preserve">feature relevance </w:t>
      </w:r>
      <w:r w:rsidR="00FF2E94">
        <w:t>mea</w:t>
      </w:r>
      <w:r w:rsidR="00BA0ED5">
        <w:t>s</w:t>
      </w:r>
      <w:r w:rsidR="00FF2E94">
        <w:t>ure</w:t>
      </w:r>
      <w:r>
        <w:t xml:space="preserve"> for featur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and class labels </w:t>
      </w:r>
      <m:oMath>
        <m:r>
          <w:rPr>
            <w:rFonts w:ascii="Cambria Math" w:hAnsi="Cambria Math"/>
          </w:rPr>
          <m:t>Y</m:t>
        </m:r>
      </m:oMath>
      <w:r>
        <w:t xml:space="preserve">.  </w:t>
      </w:r>
      <w:r w:rsidR="00DB78F8">
        <w:t>Once</w:t>
      </w:r>
      <w:r w:rsidR="0005717F">
        <w:t xml:space="preserve"> the clusters </w:t>
      </w:r>
      <w:r w:rsidR="004A208F">
        <w:t xml:space="preserve">of </w:t>
      </w:r>
      <w:r w:rsidR="0005717F">
        <w:t xml:space="preserve">similarly relevant features have been ranked according to their importance measures, single features may be selected from the best clusters using an automatic </w:t>
      </w:r>
      <w:r w:rsidR="00CD05BA">
        <w:t xml:space="preserve">procedure </w:t>
      </w:r>
      <w:r w:rsidR="0005717F">
        <w:t xml:space="preserve">or </w:t>
      </w:r>
      <w:r w:rsidR="00CD05BA">
        <w:t xml:space="preserve">by </w:t>
      </w:r>
      <w:r w:rsidR="00B24B10">
        <w:t xml:space="preserve">the </w:t>
      </w:r>
      <w:r w:rsidR="00CD05BA">
        <w:t>user,</w:t>
      </w:r>
      <w:r w:rsidR="0005717F">
        <w:t xml:space="preserve"> tak</w:t>
      </w:r>
      <w:r w:rsidR="00CD05BA">
        <w:t>ing</w:t>
      </w:r>
      <w:r w:rsidR="0005717F">
        <w:t xml:space="preserve"> measurement cost and computation time into account.  </w:t>
      </w:r>
      <w:r w:rsidR="00F4689B">
        <w:t xml:space="preserve">The process of selecting a representative feature from each of the top ranked clusters reduces redundancy while retaining relevance.  </w:t>
      </w:r>
      <w:r w:rsidR="00FF2E94">
        <w:t>For automatic feature selection, the feature with the maximum relevance measure is selected</w:t>
      </w:r>
      <w:r w:rsidR="0005717F">
        <w:t xml:space="preserve"> from each of the </w:t>
      </w:r>
      <w:r w:rsidR="0005717F" w:rsidRPr="0005717F">
        <w:rPr>
          <w:i/>
        </w:rPr>
        <w:t>N</w:t>
      </w:r>
      <w:r w:rsidR="0005717F">
        <w:t xml:space="preserve"> best clusters</w:t>
      </w:r>
      <w:r w:rsidR="00FF2E94">
        <w:t xml:space="preserve">.  When </w:t>
      </w:r>
      <w:r w:rsidR="00D63E46">
        <w:t>criteria</w:t>
      </w:r>
      <w:r w:rsidR="00C029FD">
        <w:t xml:space="preserve"> of </w:t>
      </w:r>
      <w:r w:rsidR="00FF2E94">
        <w:t>measurement cost or computation time</w:t>
      </w:r>
      <w:r w:rsidR="00C029FD">
        <w:t xml:space="preserve"> require consideration, the user should </w:t>
      </w:r>
      <w:r w:rsidR="0005717F">
        <w:t xml:space="preserve">hand select features minimising these </w:t>
      </w:r>
      <w:r w:rsidR="00B70B6B">
        <w:t>values</w:t>
      </w:r>
      <w:r w:rsidR="0005717F">
        <w:t xml:space="preserve"> from the </w:t>
      </w:r>
      <w:r w:rsidR="0005717F" w:rsidRPr="0005717F">
        <w:rPr>
          <w:i/>
        </w:rPr>
        <w:t>N</w:t>
      </w:r>
      <w:r w:rsidR="0005717F">
        <w:t xml:space="preserve"> best clusters.  </w:t>
      </w:r>
    </w:p>
    <w:p w14:paraId="7C5FF916" w14:textId="77777777" w:rsidR="007E37D3" w:rsidRDefault="007E37D3" w:rsidP="007E37D3">
      <w:pPr>
        <w:pStyle w:val="Newparagraph"/>
      </w:pPr>
    </w:p>
    <w:p w14:paraId="691B0BB3" w14:textId="3523E3B3" w:rsid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C971215" w14:textId="77777777" w:rsidR="00730D5D" w:rsidRPr="004D38FC" w:rsidRDefault="00730D5D" w:rsidP="00921513">
      <w:pPr>
        <w:pStyle w:val="Newparagraph"/>
      </w:pPr>
      <w:bookmarkStart w:id="5" w:name="_GoBack"/>
      <w:bookmarkEnd w:id="5"/>
    </w:p>
    <w:p w14:paraId="4D9CC0EC" w14:textId="56C38D95" w:rsidR="00416694" w:rsidRDefault="001577CE" w:rsidP="00CD0706">
      <w:pPr>
        <w:pStyle w:val="Heading2"/>
      </w:pPr>
      <w:bookmarkStart w:id="6" w:name="_Ref453592367"/>
      <w:bookmarkStart w:id="7" w:name="_Ref464223017"/>
      <w:r>
        <w:t xml:space="preserve">Data </w:t>
      </w:r>
      <w:bookmarkEnd w:id="6"/>
      <w:r w:rsidR="004D3E92">
        <w:t>Sets</w:t>
      </w:r>
      <w:bookmarkEnd w:id="7"/>
    </w:p>
    <w:p w14:paraId="1B704381" w14:textId="38F8E359" w:rsidR="00F14F57" w:rsidRDefault="009207E1" w:rsidP="00921513">
      <w:pPr>
        <w:pStyle w:val="Paragraph"/>
      </w:pPr>
      <w:r>
        <w:t>F</w:t>
      </w:r>
      <w:r w:rsidR="00034B46">
        <w:t>ive remote sensing and one synthetic data set</w:t>
      </w:r>
      <w:r w:rsidR="0060706A">
        <w:t xml:space="preserve"> </w:t>
      </w:r>
      <w:r w:rsidR="005E4E36">
        <w:t>(</w:t>
      </w:r>
      <w:r w:rsidR="005E4E36">
        <w:fldChar w:fldCharType="begin"/>
      </w:r>
      <w:r w:rsidR="005E4E36">
        <w:instrText xml:space="preserve"> REF _Ref463953775 \h </w:instrText>
      </w:r>
      <w:r w:rsidR="005E4E36">
        <w:fldChar w:fldCharType="separate"/>
      </w:r>
      <w:r w:rsidR="009A6F1A">
        <w:t xml:space="preserve">Table </w:t>
      </w:r>
      <w:r w:rsidR="009A6F1A">
        <w:rPr>
          <w:noProof/>
        </w:rPr>
        <w:t>1</w:t>
      </w:r>
      <w:r w:rsidR="005E4E36">
        <w:fldChar w:fldCharType="end"/>
      </w:r>
      <w:r w:rsidR="005E4E36">
        <w:t xml:space="preserve">) </w:t>
      </w:r>
      <w:r w:rsidR="0060706A">
        <w:t xml:space="preserve">were used for comparing the proposed method against </w:t>
      </w:r>
      <w:r w:rsidR="00613F66">
        <w:t xml:space="preserve">popular existing </w:t>
      </w:r>
      <w:r w:rsidR="0060706A">
        <w:t>feature selection methods</w:t>
      </w:r>
      <w:r w:rsidR="00CE0677">
        <w:t>.</w:t>
      </w:r>
      <w:r w:rsidR="00A81733">
        <w:t xml:space="preserve"> </w:t>
      </w:r>
      <w:r w:rsidR="002703F2">
        <w:t xml:space="preserve"> The </w:t>
      </w:r>
      <w:r w:rsidR="00DB43AD">
        <w:t>‘</w:t>
      </w:r>
      <w:r w:rsidR="002703F2">
        <w:t>difficulty</w:t>
      </w:r>
      <w:r w:rsidR="00DB43AD">
        <w:t>’</w:t>
      </w:r>
      <w:r w:rsidR="002703F2">
        <w:t xml:space="preserve"> in the </w:t>
      </w:r>
      <w:r w:rsidR="002703F2">
        <w:lastRenderedPageBreak/>
        <w:t xml:space="preserve">last column </w:t>
      </w:r>
      <w:r w:rsidR="005E4E36">
        <w:t xml:space="preserve">of </w:t>
      </w:r>
      <w:r w:rsidR="005E4E36">
        <w:fldChar w:fldCharType="begin"/>
      </w:r>
      <w:r w:rsidR="005E4E36">
        <w:instrText xml:space="preserve"> REF _Ref463953775 \h </w:instrText>
      </w:r>
      <w:r w:rsidR="005E4E36">
        <w:fldChar w:fldCharType="separate"/>
      </w:r>
      <w:r w:rsidR="009A6F1A">
        <w:t xml:space="preserve">Table </w:t>
      </w:r>
      <w:r w:rsidR="009A6F1A">
        <w:rPr>
          <w:noProof/>
        </w:rPr>
        <w:t>1</w:t>
      </w:r>
      <w:r w:rsidR="005E4E36">
        <w:fldChar w:fldCharType="end"/>
      </w:r>
      <w:r w:rsidR="005E4E36">
        <w:t xml:space="preserve"> </w:t>
      </w:r>
      <w:r w:rsidR="002703F2">
        <w:t xml:space="preserve">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3F36986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8" w:name="_Ref463953775"/>
      <w:r w:rsidR="00851D86">
        <w:t xml:space="preserve">Table </w:t>
      </w:r>
      <w:r w:rsidR="00851D86">
        <w:fldChar w:fldCharType="begin"/>
      </w:r>
      <w:r w:rsidR="00851D86">
        <w:instrText xml:space="preserve"> SEQ Table \* ARABIC </w:instrText>
      </w:r>
      <w:r w:rsidR="00851D86">
        <w:fldChar w:fldCharType="separate"/>
      </w:r>
      <w:r w:rsidR="009A6F1A">
        <w:rPr>
          <w:noProof/>
        </w:rPr>
        <w:t>1</w:t>
      </w:r>
      <w:r w:rsidR="00851D86">
        <w:fldChar w:fldCharType="end"/>
      </w:r>
      <w:bookmarkEnd w:id="8"/>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2C81CE23" w:rsidR="00664D52" w:rsidRDefault="00664D52" w:rsidP="00664D52">
      <w:pPr>
        <w:pStyle w:val="Heading2"/>
      </w:pPr>
      <w:r>
        <w:t>E</w:t>
      </w:r>
      <w:r w:rsidR="00432327">
        <w:t>xperimental design</w:t>
      </w:r>
    </w:p>
    <w:p w14:paraId="12406F29" w14:textId="3AEFC1EE"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rsidR="007C372B">
        <w:t xml:space="preserve">and competing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7F5B43">
        <w:t xml:space="preserve">search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r w:rsidR="00B61359">
        <w:t xml:space="preserve">, </w:t>
      </w:r>
      <w:r w:rsidR="006E355B">
        <w:t xml:space="preserve">to avoid </w:t>
      </w:r>
      <w:r w:rsidR="001B325E">
        <w:t xml:space="preserve">difficulties </w:t>
      </w:r>
      <w:r w:rsidR="009B6028">
        <w:t>and inefficiencies associated with</w:t>
      </w:r>
      <w:r w:rsidR="006E355B">
        <w:t xml:space="preserve"> estimating </w:t>
      </w:r>
      <w:r w:rsidR="001B325E">
        <w:t>probability densities</w:t>
      </w:r>
      <w:r w:rsidR="006E355B">
        <w:t xml:space="preserve"> for </w:t>
      </w:r>
      <w:r w:rsidR="006E355B">
        <w:lastRenderedPageBreak/>
        <w:t xml:space="preserve">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pPr>
    </w:p>
    <w:p w14:paraId="2D79406B" w14:textId="3F3C17FE" w:rsidR="00422B73" w:rsidRDefault="007C372B" w:rsidP="00C43DA8">
      <w:pPr>
        <w:pStyle w:val="Newparagraph"/>
      </w:pPr>
      <w:r>
        <w:t xml:space="preserve">In addition to the </w:t>
      </w:r>
      <w:r w:rsidR="007F5B43">
        <w:t>MI and naive Bayes criteria</w:t>
      </w:r>
      <w:r>
        <w:t xml:space="preserve">, two </w:t>
      </w:r>
      <w:r w:rsidR="00B61359">
        <w:t>other</w:t>
      </w:r>
      <w:r>
        <w:t xml:space="preserve"> </w:t>
      </w:r>
      <w:r w:rsidR="007F5B43">
        <w:t>criteria</w:t>
      </w:r>
      <w:r>
        <w:t xml:space="preserve">, </w:t>
      </w:r>
      <w:r w:rsidR="00B61359">
        <w:t xml:space="preserve">namely </w:t>
      </w:r>
      <w:r w:rsidR="001F4D27">
        <w:t xml:space="preserve">JMI and </w:t>
      </w:r>
      <w:r w:rsidR="00FA7203">
        <w:t xml:space="preserve">maximum relevance </w:t>
      </w:r>
      <w:r w:rsidR="00BA0ED5">
        <w:t>m</w:t>
      </w:r>
      <w:r w:rsidR="001F4D27">
        <w:t>i</w:t>
      </w:r>
      <w:r w:rsidR="00BA0ED5">
        <w:t>n</w:t>
      </w:r>
      <w:r w:rsidR="001F4D27">
        <w:t>imum</w:t>
      </w:r>
      <w:r w:rsidR="00FA7203">
        <w:t xml:space="preserve"> </w:t>
      </w:r>
      <w:r w:rsidR="00BA0ED5">
        <w:t>r</w:t>
      </w:r>
      <w:r w:rsidR="001F4D27">
        <w:t>edundancy (mRMR),</w:t>
      </w:r>
      <w:r w:rsidR="00BA0ED5">
        <w:t xml:space="preserve"> </w:t>
      </w:r>
      <w:r>
        <w:t xml:space="preserve">were </w:t>
      </w:r>
      <w:r w:rsidR="001F4D27">
        <w:t>included in our study to represent ‘state of the art’ performance.</w:t>
      </w:r>
      <w:r>
        <w:t xml:space="preserve">  </w:t>
      </w:r>
      <w:r w:rsidR="00AA2C03">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A2C03">
        <w:fldChar w:fldCharType="separate"/>
      </w:r>
      <w:r w:rsidR="00AA2C03" w:rsidRPr="00874308">
        <w:rPr>
          <w:noProof/>
        </w:rPr>
        <w:t xml:space="preserve">Brown et al. </w:t>
      </w:r>
      <w:r w:rsidR="00AA2C03">
        <w:rPr>
          <w:noProof/>
        </w:rPr>
        <w:t>(</w:t>
      </w:r>
      <w:r w:rsidR="00AA2C03" w:rsidRPr="00874308">
        <w:rPr>
          <w:noProof/>
        </w:rPr>
        <w:t>2012)</w:t>
      </w:r>
      <w:r w:rsidR="00AA2C03">
        <w:fldChar w:fldCharType="end"/>
      </w:r>
      <w:r w:rsidR="00AA2C03">
        <w:t xml:space="preserve"> </w:t>
      </w:r>
      <w:r w:rsidR="009C3241">
        <w:t>compared</w:t>
      </w:r>
      <w:r w:rsidR="00AA2C03">
        <w:t xml:space="preserve"> the performance</w:t>
      </w:r>
      <w:r w:rsidR="001C40F9">
        <w:t xml:space="preserve"> of </w:t>
      </w:r>
      <w:r w:rsidR="00613F66">
        <w:t xml:space="preserve">several </w:t>
      </w:r>
      <w:r w:rsidR="0094651E">
        <w:t xml:space="preserve">feature selection criteria </w:t>
      </w:r>
      <w:r w:rsidR="00AA2C03">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rsidR="00AA2C03">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F713E5E" w:rsidR="00C43DA8" w:rsidRPr="00C43DA8" w:rsidRDefault="001C6FB8"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67286D9"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9A6F1A">
              <w:rPr>
                <w:noProof/>
              </w:rPr>
              <w:t>5</w:t>
            </w:r>
            <w:r>
              <w:fldChar w:fldCharType="end"/>
            </w:r>
            <w:r w:rsidRPr="003B5532">
              <w:t>)</w:t>
            </w:r>
          </w:p>
        </w:tc>
      </w:tr>
    </w:tbl>
    <w:p w14:paraId="2D854D4D" w14:textId="64D2AA0C"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p>
    <w:p w14:paraId="2D8B4D2D" w14:textId="77777777" w:rsidR="00BB26B2" w:rsidRDefault="00BB26B2" w:rsidP="00C43DA8">
      <w:pPr>
        <w:pStyle w:val="Newparagraph"/>
      </w:pPr>
    </w:p>
    <w:p w14:paraId="0391D7EB" w14:textId="00D26A9A" w:rsidR="00422B73" w:rsidRDefault="00613F66" w:rsidP="00C43DA8">
      <w:pPr>
        <w:pStyle w:val="Newparagraph"/>
      </w:pPr>
      <w:r>
        <w:t xml:space="preserve">  </w:t>
      </w:r>
      <w:r w:rsidR="00673B3D">
        <w:t xml:space="preserve">The </w:t>
      </w:r>
      <w:r w:rsidR="001F4D27">
        <w:t xml:space="preserve">popular </w:t>
      </w:r>
      <w:r w:rsidR="00673B3D">
        <w:t xml:space="preserve">mRMR </w:t>
      </w:r>
      <w:r w:rsidR="00A624C1">
        <w:t>criterion</w:t>
      </w:r>
      <w:r w:rsidR="00673B3D">
        <w:t>,</w:t>
      </w:r>
      <w:r w:rsidR="00A624C1">
        <w:t xml:space="preserve"> introduced by </w:t>
      </w:r>
      <w:r w:rsidR="00A624C1">
        <w:fldChar w:fldCharType="begin" w:fldLock="1"/>
      </w:r>
      <w:r w:rsidR="00D36230">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manualFormatting":"Peng, Long, and Ding (2005)","plainTextFormattedCitation":"(Peng, Long, and Ding 2005)","previouslyFormattedCitation":"(Peng, Long, and Ding 2005)"},"properties":{"noteIndex":0},"schema":"https://github.com/citation-style-language/schema/raw/master/csl-citation.json"}</w:instrText>
      </w:r>
      <w:r w:rsidR="00A624C1">
        <w:fldChar w:fldCharType="separate"/>
      </w:r>
      <w:r w:rsidR="00A624C1" w:rsidRPr="00A624C1">
        <w:rPr>
          <w:noProof/>
        </w:rPr>
        <w:t xml:space="preserve">Peng, Long, and Ding </w:t>
      </w:r>
      <w:r w:rsidR="00D05004">
        <w:rPr>
          <w:noProof/>
        </w:rPr>
        <w:t>(</w:t>
      </w:r>
      <w:r w:rsidR="00A624C1" w:rsidRPr="00A624C1">
        <w:rPr>
          <w:noProof/>
        </w:rPr>
        <w:t>2005)</w:t>
      </w:r>
      <w:r w:rsidR="00A624C1">
        <w:fldChar w:fldCharType="end"/>
      </w:r>
      <w:r w:rsidR="00D05004">
        <w:t xml:space="preserve">, </w:t>
      </w:r>
      <w:r w:rsidR="001F4D27">
        <w:t>expresses the trade-off between feature relevance and redundancy using mutual information measures</w:t>
      </w:r>
      <w:r w:rsidR="00A624C1">
        <w:t xml:space="preserve">. The mRMR measure for </w:t>
      </w:r>
      <w:r w:rsidR="00C90278">
        <w:t xml:space="preserve">candidate </w:t>
      </w:r>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D35C21">
        <w:trPr>
          <w:trHeight w:val="1135"/>
        </w:trPr>
        <w:tc>
          <w:tcPr>
            <w:tcW w:w="4725" w:type="pct"/>
            <w:vAlign w:val="center"/>
          </w:tcPr>
          <w:p w14:paraId="2C032A56" w14:textId="0D804F65" w:rsidR="00ED0D3E" w:rsidRPr="00C43DA8" w:rsidRDefault="001C6FB8" w:rsidP="00D63165">
            <w:pPr>
              <w:pStyle w:val="Displayedequation"/>
            </w:pPr>
            <m:oMathPara>
              <m:oMathParaPr>
                <m:jc m:val="center"/>
              </m:oMathParaPr>
              <m:oMath>
                <m:sSub>
                  <m:sSubPr>
                    <m:ctrlPr>
                      <w:rPr>
                        <w:rFonts w:ascii="Cambria Math" w:hAnsi="Cambria Math"/>
                      </w:rPr>
                    </m:ctrlPr>
                  </m:sSubPr>
                  <m:e>
                    <m:r>
                      <w:rPr>
                        <w:rFonts w:ascii="Cambria Math" w:hAnsi="Cambria Math"/>
                      </w:rPr>
                      <m:t>J</m:t>
                    </m:r>
                  </m:e>
                  <m:sub>
                    <m:r>
                      <w:rPr>
                        <w:rFonts w:ascii="Cambria Math" w:hAnsi="Cambria Math"/>
                      </w:rPr>
                      <m:t>mRMR</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S</m:t>
                        </m:r>
                      </m:e>
                    </m:d>
                  </m:den>
                </m:f>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e>
                </m:nary>
              </m:oMath>
            </m:oMathPara>
          </w:p>
        </w:tc>
        <w:tc>
          <w:tcPr>
            <w:tcW w:w="275" w:type="pct"/>
            <w:vAlign w:val="center"/>
          </w:tcPr>
          <w:p w14:paraId="107BDF17" w14:textId="77777777" w:rsidR="00ED0D3E" w:rsidRPr="003B5532" w:rsidRDefault="00ED0D3E" w:rsidP="00D35C21">
            <w:pPr>
              <w:pStyle w:val="Displayedequation"/>
            </w:pPr>
            <w:r w:rsidRPr="003B5532">
              <w:t>(</w:t>
            </w:r>
            <w:r>
              <w:fldChar w:fldCharType="begin"/>
            </w:r>
            <w:r>
              <w:instrText xml:space="preserve"> SEQ MyEquation \* ARABIC </w:instrText>
            </w:r>
            <w:r>
              <w:fldChar w:fldCharType="separate"/>
            </w:r>
            <w:r w:rsidR="009A6F1A">
              <w:rPr>
                <w:noProof/>
              </w:rPr>
              <w:t>6</w:t>
            </w:r>
            <w:r>
              <w:fldChar w:fldCharType="end"/>
            </w:r>
            <w:r w:rsidRPr="003B5532">
              <w:t>)</w:t>
            </w:r>
          </w:p>
        </w:tc>
      </w:tr>
    </w:tbl>
    <w:p w14:paraId="39AD7D5A" w14:textId="6B442E95" w:rsidR="00693261" w:rsidRDefault="001F4D27" w:rsidP="00693261">
      <w:pPr>
        <w:pStyle w:val="Newparagraph"/>
      </w:pPr>
      <w:r>
        <w:rPr>
          <w:lang w:eastAsia="en-ZA"/>
        </w:rPr>
        <w:t>T</w:t>
      </w:r>
      <w:r w:rsidR="00C90278">
        <w:rPr>
          <w:lang w:eastAsia="en-ZA"/>
        </w:rPr>
        <w:t xml:space="preserve">he first term </w:t>
      </w:r>
      <w:r>
        <w:rPr>
          <w:lang w:eastAsia="en-ZA"/>
        </w:rPr>
        <w:t>expresses relevance as</w:t>
      </w:r>
      <w:r w:rsidR="00C90278">
        <w:rPr>
          <w:lang w:eastAsia="en-ZA"/>
        </w:rPr>
        <w:t xml:space="preserve"> the dependence between the candidate feature and class labels, </w:t>
      </w:r>
      <w:r>
        <w:rPr>
          <w:lang w:eastAsia="en-ZA"/>
        </w:rPr>
        <w:t>while</w:t>
      </w:r>
      <w:r w:rsidR="00C90278">
        <w:rPr>
          <w:lang w:eastAsia="en-ZA"/>
        </w:rPr>
        <w:t xml:space="preserve"> the second term approximates the </w:t>
      </w:r>
      <w:r>
        <w:rPr>
          <w:lang w:eastAsia="en-ZA"/>
        </w:rPr>
        <w:t xml:space="preserve">redundancy as the mean pair-wise </w:t>
      </w:r>
      <w:r w:rsidR="00C90278">
        <w:rPr>
          <w:lang w:eastAsia="en-ZA"/>
        </w:rPr>
        <w:t>dependenc</w:t>
      </w:r>
      <w:r w:rsidR="001E7ECD">
        <w:rPr>
          <w:lang w:eastAsia="en-ZA"/>
        </w:rPr>
        <w:t>ies</w:t>
      </w:r>
      <w:r w:rsidR="00C90278">
        <w:rPr>
          <w:lang w:eastAsia="en-ZA"/>
        </w:rPr>
        <w:t xml:space="preserve"> between the candidate and previously selected features. </w:t>
      </w:r>
      <w:r w:rsidR="00AC67C9">
        <w:rPr>
          <w:lang w:eastAsia="en-ZA"/>
        </w:rPr>
        <w:t xml:space="preserve"> The JMI and mRMR criteria are used in a FS search scheme.  </w:t>
      </w:r>
      <w:r w:rsidR="00693261">
        <w:t xml:space="preserve">The evaluated methods are detailed in </w:t>
      </w:r>
      <w:r w:rsidR="00693261">
        <w:fldChar w:fldCharType="begin"/>
      </w:r>
      <w:r w:rsidR="00693261">
        <w:instrText xml:space="preserve"> REF _Ref464223138 \h </w:instrText>
      </w:r>
      <w:r w:rsidR="00693261">
        <w:fldChar w:fldCharType="separate"/>
      </w:r>
      <w:r w:rsidR="009A6F1A">
        <w:t xml:space="preserve">Table </w:t>
      </w:r>
      <w:r w:rsidR="009A6F1A">
        <w:rPr>
          <w:noProof/>
        </w:rPr>
        <w:t>2</w:t>
      </w:r>
      <w:r w:rsidR="00693261">
        <w:fldChar w:fldCharType="end"/>
      </w:r>
      <w:r w:rsidR="00693261">
        <w:t>.</w:t>
      </w:r>
      <w:r w:rsidR="00BA3E4F">
        <w:t xml:space="preserve">  </w:t>
      </w:r>
      <w:r w:rsidR="007F5B43">
        <w:t xml:space="preserve">In </w:t>
      </w:r>
      <w:r w:rsidR="007F5B43">
        <w:lastRenderedPageBreak/>
        <w:t>this evaluation, the</w:t>
      </w:r>
      <w:r w:rsidR="00BA3E4F">
        <w:t xml:space="preserve"> term ‘method’ is used to refer to a combination of search scheme, such as FS, and criterion, such as JMI.</w:t>
      </w:r>
    </w:p>
    <w:p w14:paraId="2383692F" w14:textId="54A7874A" w:rsidR="00ED0D3E" w:rsidRDefault="00ED0D3E" w:rsidP="00C43DA8">
      <w:pPr>
        <w:pStyle w:val="Newparagraph"/>
        <w:rPr>
          <w:lang w:eastAsia="en-ZA"/>
        </w:rPr>
      </w:pPr>
    </w:p>
    <w:p w14:paraId="195D75CA" w14:textId="2FA3D1C9" w:rsidR="004D3E92" w:rsidRDefault="00AE08BC" w:rsidP="00DE5BA5">
      <w:pPr>
        <w:pStyle w:val="Paragraph"/>
      </w:pPr>
      <w:r>
        <w:t>[</w:t>
      </w:r>
      <w:bookmarkStart w:id="9" w:name="_Ref464223138"/>
      <w:r w:rsidR="004D3E92">
        <w:t xml:space="preserve">Table </w:t>
      </w:r>
      <w:r w:rsidR="004D3E92">
        <w:fldChar w:fldCharType="begin"/>
      </w:r>
      <w:r w:rsidR="004D3E92">
        <w:instrText xml:space="preserve"> SEQ Table \* ARABIC </w:instrText>
      </w:r>
      <w:r w:rsidR="004D3E92">
        <w:fldChar w:fldCharType="separate"/>
      </w:r>
      <w:r w:rsidR="009A6F1A">
        <w:rPr>
          <w:noProof/>
        </w:rPr>
        <w:t>2</w:t>
      </w:r>
      <w:r w:rsidR="004D3E92">
        <w:fldChar w:fldCharType="end"/>
      </w:r>
      <w:bookmarkEnd w:id="9"/>
      <w:r w:rsidR="00FD6200">
        <w:t>.</w:t>
      </w:r>
      <w:r w:rsidR="004D3E92">
        <w:t xml:space="preserve">  </w:t>
      </w:r>
      <w:r w:rsidR="00BA3E4F">
        <w:t>Methods as combinations of search schemes and criteria</w:t>
      </w:r>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3AB3E662"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9A6F1A">
              <w:rPr>
                <w:noProof/>
              </w:rPr>
              <w:t>7</w:t>
            </w:r>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65092605" w:rsidR="006E1B94" w:rsidRDefault="002C55DA" w:rsidP="00B46EE7">
      <w:pPr>
        <w:pStyle w:val="Newparagraph"/>
      </w:pPr>
      <w:r>
        <w:t>A</w:t>
      </w:r>
      <w:r w:rsidR="006E1B94">
        <w:t xml:space="preserve"> </w:t>
      </w:r>
      <w:r w:rsidR="007B685E" w:rsidRPr="007B685E">
        <w:rPr>
          <w:i/>
        </w:rPr>
        <w:t>k-</w:t>
      </w:r>
      <w:r w:rsidR="006E1B94">
        <w:t>nearest</w:t>
      </w:r>
      <w:r w:rsidR="00A05AE5">
        <w:t>-</w:t>
      </w:r>
      <w:r w:rsidR="006E1B94">
        <w:t>neighbour</w:t>
      </w:r>
      <w:r w:rsidR="00F27743">
        <w:t xml:space="preserve"> </w:t>
      </w:r>
      <w:r w:rsidR="00A05AE5">
        <w:t>(</w:t>
      </w:r>
      <w:r w:rsidR="007B685E" w:rsidRPr="007B685E">
        <w:rPr>
          <w:i/>
        </w:rPr>
        <w:t>k-</w:t>
      </w:r>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7B685E" w:rsidRPr="007B685E">
        <w:rPr>
          <w:i/>
        </w:rPr>
        <w:t>k-</w:t>
      </w:r>
      <w:r w:rsidR="00A05AE5">
        <w:t xml:space="preserve">NN is a generic classifier that makes </w:t>
      </w:r>
      <w:r w:rsidR="00B42441">
        <w:t>no</w:t>
      </w:r>
      <w:r w:rsidR="00A05AE5">
        <w:t xml:space="preserve"> assumptions about the data and requires no tuning.  While other classifiers may be more accurate in particular situations, </w:t>
      </w:r>
      <w:r w:rsidR="007B685E" w:rsidRPr="007B685E">
        <w:rPr>
          <w:i/>
        </w:rPr>
        <w:t>k-</w:t>
      </w:r>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r w:rsidR="007B685E" w:rsidRPr="007B685E">
        <w:rPr>
          <w:i/>
        </w:rPr>
        <w:t>k-</w:t>
      </w:r>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E28E08D" w14:textId="2B047BD0" w:rsidR="00432327" w:rsidRDefault="005008D8" w:rsidP="00432327">
      <w:pPr>
        <w:pStyle w:val="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r w:rsidR="007B685E" w:rsidRPr="007B685E">
        <w:rPr>
          <w:i/>
        </w:rPr>
        <w:t>k-</w:t>
      </w:r>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r w:rsidR="00432327">
        <w:t xml:space="preserve">The number of features selected for each data set are detailed in </w:t>
      </w:r>
      <w:r w:rsidR="00326844">
        <w:t>Table 3</w:t>
      </w:r>
      <w:r w:rsidR="00432327">
        <w:t xml:space="preserve">.  </w:t>
      </w:r>
    </w:p>
    <w:p w14:paraId="213B3C45" w14:textId="77777777" w:rsidR="00432327" w:rsidRDefault="00432327" w:rsidP="00432327">
      <w:pPr>
        <w:pStyle w:val="Newparagraph"/>
      </w:pPr>
    </w:p>
    <w:p w14:paraId="7883DBA2" w14:textId="77777777" w:rsidR="00432327" w:rsidRDefault="00432327" w:rsidP="00432327">
      <w:pPr>
        <w:pStyle w:val="Paragraph"/>
      </w:pPr>
      <w:bookmarkStart w:id="10" w:name="_Ref518031612"/>
      <w:r>
        <w:t xml:space="preserve">[Table </w:t>
      </w:r>
      <w:r>
        <w:fldChar w:fldCharType="begin"/>
      </w:r>
      <w:r>
        <w:instrText xml:space="preserve"> SEQ Table \* ARABIC </w:instrText>
      </w:r>
      <w:r>
        <w:fldChar w:fldCharType="separate"/>
      </w:r>
      <w:r w:rsidR="009A6F1A">
        <w:rPr>
          <w:noProof/>
        </w:rPr>
        <w:t>3</w:t>
      </w:r>
      <w:r>
        <w:fldChar w:fldCharType="end"/>
      </w:r>
      <w:bookmarkEnd w:id="10"/>
      <w:r>
        <w:t>.  Feature selection parameters]</w:t>
      </w:r>
    </w:p>
    <w:p w14:paraId="12468660" w14:textId="1C33995F" w:rsidR="005008D8" w:rsidRDefault="005008D8" w:rsidP="00B46EE7">
      <w:pPr>
        <w:pStyle w:val="Newparagraph"/>
      </w:pPr>
    </w:p>
    <w:p w14:paraId="4CB86DBF" w14:textId="3D598D9B"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21AF2915"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xml:space="preserve"> </w:t>
      </w:r>
      <w:r w:rsidR="00284D96">
        <w:t xml:space="preserve">was </w:t>
      </w:r>
      <w:r w:rsidR="00C028D9">
        <w:t>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 xml:space="preserve">either the accuracy or </w:t>
      </w:r>
      <w:r w:rsidR="005A232F">
        <w:lastRenderedPageBreak/>
        <w:t>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57C7D841"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r w:rsidR="00BB26B2">
        <w:t>,</w:t>
      </w:r>
      <w:r>
        <w:t xml:space="preserve"> JMI</w:t>
      </w:r>
      <w:r w:rsidR="00BB26B2">
        <w:t xml:space="preserve"> and </w:t>
      </w:r>
      <w:r w:rsidR="00805887">
        <w:t>m</w:t>
      </w:r>
      <w:r w:rsidR="00BB26B2">
        <w:t>RMR</w:t>
      </w:r>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05263C2" w:rsidR="00416694" w:rsidRDefault="0008112F" w:rsidP="0008112F">
      <w:pPr>
        <w:pStyle w:val="Heading1"/>
      </w:pPr>
      <w:r>
        <w:t>Results and Discussion</w:t>
      </w:r>
    </w:p>
    <w:p w14:paraId="76131B36" w14:textId="4A54BCED" w:rsidR="00DF2FDA" w:rsidRDefault="00777CF3" w:rsidP="00A66CB4">
      <w:pPr>
        <w:pStyle w:val="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rsidR="00284D96">
        <w:instrText xml:space="preserve"> \* MERGEFORMAT </w:instrText>
      </w:r>
      <w:r>
        <w:fldChar w:fldCharType="separate"/>
      </w:r>
      <w:r w:rsidR="009A6F1A">
        <w:t xml:space="preserve">Figure </w:t>
      </w:r>
      <w:r w:rsidR="009A6F1A">
        <w:rPr>
          <w:noProof/>
        </w:rPr>
        <w:t>1</w:t>
      </w:r>
      <w:r>
        <w:fldChar w:fldCharType="end"/>
      </w:r>
      <w:r w:rsidR="00E95C2A">
        <w:t xml:space="preserve"> and </w:t>
      </w:r>
      <w:r w:rsidR="00E95C2A">
        <w:fldChar w:fldCharType="begin"/>
      </w:r>
      <w:r w:rsidR="00E95C2A">
        <w:instrText xml:space="preserve"> REF _Ref464643973 \h </w:instrText>
      </w:r>
      <w:r w:rsidR="00284D96">
        <w:instrText xml:space="preserve"> \* MERGEFORMAT </w:instrText>
      </w:r>
      <w:r w:rsidR="00E95C2A">
        <w:fldChar w:fldCharType="separate"/>
      </w:r>
      <w:r w:rsidR="009A6F1A">
        <w:t xml:space="preserve">Figure </w:t>
      </w:r>
      <w:r w:rsidR="009A6F1A">
        <w:rPr>
          <w:noProof/>
        </w:rPr>
        <w:t>2</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284D96">
        <w:instrText xml:space="preserve"> \* MERGEFORMAT </w:instrText>
      </w:r>
      <w:r w:rsidR="00E95C2A">
        <w:fldChar w:fldCharType="separate"/>
      </w:r>
      <w:r w:rsidR="009A6F1A">
        <w:t xml:space="preserve">Figure </w:t>
      </w:r>
      <w:r w:rsidR="009A6F1A">
        <w:rPr>
          <w:noProof/>
        </w:rPr>
        <w:t>1</w:t>
      </w:r>
      <w:r w:rsidR="00E95C2A">
        <w:fldChar w:fldCharType="end"/>
      </w:r>
      <w:r w:rsidR="00E95C2A">
        <w:t xml:space="preserve">, and mean accuracy in </w:t>
      </w:r>
      <w:r w:rsidR="00E95C2A">
        <w:fldChar w:fldCharType="begin"/>
      </w:r>
      <w:r w:rsidR="00E95C2A">
        <w:instrText xml:space="preserve"> REF _Ref464643973 \h </w:instrText>
      </w:r>
      <w:r w:rsidR="00284D96">
        <w:instrText xml:space="preserve"> \* MERGEFORMAT </w:instrText>
      </w:r>
      <w:r w:rsidR="00E95C2A">
        <w:fldChar w:fldCharType="separate"/>
      </w:r>
      <w:r w:rsidR="009A6F1A">
        <w:t xml:space="preserve">Figure </w:t>
      </w:r>
      <w:r w:rsidR="009A6F1A">
        <w:rPr>
          <w:noProof/>
        </w:rPr>
        <w:t>2</w:t>
      </w:r>
      <w:r w:rsidR="00E95C2A">
        <w:fldChar w:fldCharType="end"/>
      </w:r>
      <w:r w:rsidR="00E95C2A">
        <w:t xml:space="preserve">, </w:t>
      </w:r>
      <w:r>
        <w:t>over the six data sets.</w:t>
      </w:r>
      <w:r w:rsidR="001C0DDD">
        <w:t xml:space="preserve">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w:t>
      </w:r>
      <w:r w:rsidR="0074373C">
        <w:t xml:space="preserve">were </w:t>
      </w:r>
      <w:r w:rsidR="007A6595">
        <w:t xml:space="preserve">substantial </w:t>
      </w:r>
      <w:r w:rsidR="00C951C7">
        <w:t>differences in accuracy between the best and worst methods.</w:t>
      </w:r>
      <w:r w:rsidR="0012260F">
        <w:t xml:space="preserve">  Compared to the other data sets, the stability of the Spekboom, Synthetic and Landsat data </w:t>
      </w:r>
      <w:r w:rsidR="0074373C">
        <w:t xml:space="preserve">wa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84D96">
        <w:instrText xml:space="preserve"> \* MERGEFORMAT </w:instrText>
      </w:r>
      <w:r w:rsidR="002A297D">
        <w:fldChar w:fldCharType="separate"/>
      </w:r>
      <w:r w:rsidR="009A6F1A">
        <w:t xml:space="preserve">Table </w:t>
      </w:r>
      <w:r w:rsidR="009A6F1A">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3D83E26A" w:rsidR="00C951C7" w:rsidRDefault="00C467C0" w:rsidP="00FD6200">
      <w:pPr>
        <w:pStyle w:val="Newparagraph"/>
      </w:pPr>
      <w:r>
        <w:lastRenderedPageBreak/>
        <w:t xml:space="preserve">FCR-NaiveBC and FCR-MI occupy the top two positions for both performance measures. </w:t>
      </w:r>
      <w:r w:rsidR="00C951C7">
        <w:t>The ranking methods, Rank-MI and Rank-</w:t>
      </w:r>
      <w:r w:rsidR="00DC1844">
        <w:t>NaiveBC</w:t>
      </w:r>
      <w:r w:rsidR="00C951C7">
        <w:t xml:space="preserve"> both </w:t>
      </w:r>
      <w:r w:rsidR="0074373C">
        <w:t xml:space="preserve">had </w:t>
      </w:r>
      <w:r w:rsidR="00C951C7">
        <w:t xml:space="preserve">poor accuracy performance.  This </w:t>
      </w:r>
      <w:r w:rsidR="0074373C">
        <w:t>was</w:t>
      </w:r>
      <w:r w:rsidR="00C951C7">
        <w:t xml:space="preserve">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rsidR="00C951C7">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rformance.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00298DE6"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w:t>
      </w:r>
      <w:r w:rsidR="00284D96">
        <w:t>search scheme</w:t>
      </w:r>
      <w:r w:rsidR="0080507C">
        <w:t xml:space="preserve">,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5A01A7">
        <w:t>P</w:t>
      </w:r>
      <w:r w:rsidR="004B1E78">
        <w:t xml:space="preserve">art of the motivation for the JMI </w:t>
      </w:r>
      <w:r w:rsidR="00735BD6">
        <w:t xml:space="preserve">and mRMR </w:t>
      </w:r>
      <w:r w:rsidR="0040315E">
        <w:t>formulation</w:t>
      </w:r>
      <w:r w:rsidR="00735BD6">
        <w:t>s</w:t>
      </w:r>
      <w:r w:rsidR="0040315E">
        <w:t xml:space="preserve">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r w:rsidR="00823171">
        <w:t xml:space="preserve"> </w:t>
      </w:r>
    </w:p>
    <w:p w14:paraId="684F775F" w14:textId="77777777" w:rsidR="00567C56" w:rsidRDefault="00567C56" w:rsidP="00567C56">
      <w:pPr>
        <w:pStyle w:val="Newparagraph"/>
      </w:pPr>
    </w:p>
    <w:p w14:paraId="16FCBD65" w14:textId="5535526C" w:rsidR="00D0519F" w:rsidRDefault="00567C56" w:rsidP="00567C56">
      <w:pPr>
        <w:pStyle w:val="Paragraph"/>
      </w:pPr>
      <w:r>
        <w:t>[</w:t>
      </w:r>
      <w:bookmarkStart w:id="11" w:name="_Ref464643772"/>
      <w:r w:rsidR="002C7119">
        <w:t xml:space="preserve">Figure </w:t>
      </w:r>
      <w:r w:rsidR="002C7119">
        <w:fldChar w:fldCharType="begin"/>
      </w:r>
      <w:r w:rsidR="002C7119">
        <w:instrText xml:space="preserve"> SEQ Figure \* ARABIC </w:instrText>
      </w:r>
      <w:r w:rsidR="002C7119">
        <w:fldChar w:fldCharType="separate"/>
      </w:r>
      <w:r w:rsidR="009A6F1A">
        <w:rPr>
          <w:noProof/>
        </w:rPr>
        <w:t>1</w:t>
      </w:r>
      <w:r w:rsidR="002C7119">
        <w:fldChar w:fldCharType="end"/>
      </w:r>
      <w:bookmarkEnd w:id="11"/>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A99001C" w:rsidR="002C7119" w:rsidRDefault="00567C56" w:rsidP="00567C56">
      <w:pPr>
        <w:pStyle w:val="Paragraph"/>
      </w:pPr>
      <w:r>
        <w:t>[</w:t>
      </w:r>
      <w:bookmarkStart w:id="12" w:name="_Ref464643973"/>
      <w:r w:rsidR="002C7119">
        <w:t xml:space="preserve">Figure </w:t>
      </w:r>
      <w:r w:rsidR="002C7119">
        <w:fldChar w:fldCharType="begin"/>
      </w:r>
      <w:r w:rsidR="002C7119">
        <w:instrText xml:space="preserve"> SEQ Figure \* ARABIC </w:instrText>
      </w:r>
      <w:r w:rsidR="002C7119">
        <w:fldChar w:fldCharType="separate"/>
      </w:r>
      <w:r w:rsidR="009A6F1A">
        <w:rPr>
          <w:noProof/>
        </w:rPr>
        <w:t>2</w:t>
      </w:r>
      <w:r w:rsidR="002C7119">
        <w:fldChar w:fldCharType="end"/>
      </w:r>
      <w:bookmarkEnd w:id="12"/>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6D3E88A3" w:rsidR="003D5AFF" w:rsidRDefault="003D5AFF" w:rsidP="000560C5">
      <w:pPr>
        <w:pStyle w:val="Newparagrap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w:t>
      </w:r>
      <w:r w:rsidR="002313E8">
        <w:t xml:space="preserve">in </w:t>
      </w:r>
      <w:r w:rsidR="005E43EB">
        <w:fldChar w:fldCharType="begin"/>
      </w:r>
      <w:r w:rsidR="005E43EB">
        <w:instrText xml:space="preserve"> REF _Ref464732046 \h </w:instrText>
      </w:r>
      <w:r w:rsidR="005E43EB">
        <w:fldChar w:fldCharType="separate"/>
      </w:r>
      <w:r w:rsidR="009A6F1A">
        <w:t xml:space="preserve">Table </w:t>
      </w:r>
      <w:r w:rsidR="009A6F1A">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EA2BAB">
        <w:t>d</w:t>
      </w:r>
      <w:r w:rsidR="00B40A52">
        <w:t xml:space="preserve"> well with the other methods</w:t>
      </w:r>
      <w:r w:rsidR="001F3113">
        <w:t xml:space="preserve">, </w:t>
      </w:r>
      <w:r w:rsidR="00EA2BAB">
        <w:t xml:space="preserve">although </w:t>
      </w:r>
      <w:r w:rsidR="001F3113">
        <w:t xml:space="preserve">mRMR </w:t>
      </w:r>
      <w:r w:rsidR="00EA2BAB">
        <w:t xml:space="preserve">was </w:t>
      </w:r>
      <w:r w:rsidR="001F3113">
        <w:t>the fastest overall</w:t>
      </w:r>
      <w:r w:rsidR="00B40A52">
        <w:t xml:space="preserve">.  </w:t>
      </w:r>
      <w:r w:rsidR="00124A7A">
        <w:t xml:space="preserve">The </w:t>
      </w:r>
      <w:r w:rsidR="000960BD">
        <w:t xml:space="preserve">naïve Bayes </w:t>
      </w:r>
      <w:r w:rsidR="00124A7A">
        <w:t>criterion is slower to compute than the MI criterion as it uses a five-fold cross-validation</w:t>
      </w:r>
      <w:r w:rsidR="00EA2BAB">
        <w:t xml:space="preserve"> </w:t>
      </w:r>
      <w:r w:rsidR="00124A7A">
        <w:t>to evaluate the classification accuracy</w:t>
      </w:r>
      <w:r w:rsidR="00EA2BAB">
        <w:t>, while</w:t>
      </w:r>
      <w:r w:rsidR="00FA6CE1">
        <w:t xml:space="preserve"> </w:t>
      </w:r>
      <w:r w:rsidR="00124A7A">
        <w:t xml:space="preserve">MI </w:t>
      </w:r>
      <w:r w:rsidR="00A9661F">
        <w:t>is computed once</w:t>
      </w:r>
      <w:r w:rsidR="00FA6CE1">
        <w:t>-</w:t>
      </w:r>
      <w:r w:rsidR="00A9661F">
        <w:t>off.</w:t>
      </w:r>
      <w:r w:rsidR="00FA6CE1">
        <w:t xml:space="preserve">  Methods using the </w:t>
      </w:r>
      <w:r w:rsidR="000960BD">
        <w:t xml:space="preserve">naïve Bayes </w:t>
      </w:r>
      <w:r w:rsidR="00FA6CE1">
        <w:t xml:space="preserve">criterion are consequently slower than their MI counterparts.  </w:t>
      </w:r>
      <w:r w:rsidR="00950BB9">
        <w:t>FS-</w:t>
      </w:r>
      <w:r w:rsidR="00FA6CE1">
        <w:t>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DE0552">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w:t>
      </w:r>
      <w:r w:rsidR="00EA2BAB">
        <w:t>was</w:t>
      </w:r>
      <w:r w:rsidR="00FA6CE1">
        <w:t xml:space="preserve"> </w:t>
      </w:r>
      <w:r w:rsidR="00EA2BAB">
        <w:t xml:space="preserve">the </w:t>
      </w:r>
      <w:r w:rsidR="00FA6CE1">
        <w:t xml:space="preserve">slowest of the tested </w:t>
      </w:r>
      <w:r w:rsidR="00950BB9">
        <w:t>search schemes</w:t>
      </w:r>
      <w:r w:rsidR="00FA6CE1">
        <w:t xml:space="preserve">.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13" w:name="_Ref464732046"/>
      <w:r w:rsidR="00B61E1D">
        <w:t xml:space="preserve">Table </w:t>
      </w:r>
      <w:r w:rsidR="00B61E1D">
        <w:fldChar w:fldCharType="begin"/>
      </w:r>
      <w:r w:rsidR="00B61E1D">
        <w:instrText xml:space="preserve"> SEQ Table \* ARABIC </w:instrText>
      </w:r>
      <w:r w:rsidR="00B61E1D">
        <w:fldChar w:fldCharType="separate"/>
      </w:r>
      <w:r w:rsidR="009A6F1A">
        <w:rPr>
          <w:noProof/>
        </w:rPr>
        <w:t>4</w:t>
      </w:r>
      <w:r w:rsidR="00B61E1D">
        <w:fldChar w:fldCharType="end"/>
      </w:r>
      <w:bookmarkEnd w:id="13"/>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6E49B926" w:rsidR="00B001F4" w:rsidRDefault="001C68ED" w:rsidP="00FB5536">
      <w:pPr>
        <w:pStyle w:val="Newparagraph"/>
      </w:pPr>
      <w:r>
        <w:fldChar w:fldCharType="begin"/>
      </w:r>
      <w:r>
        <w:instrText xml:space="preserve"> REF _Ref493181059 \h </w:instrText>
      </w:r>
      <w:r>
        <w:fldChar w:fldCharType="separate"/>
      </w:r>
      <w:r w:rsidR="009A6F1A">
        <w:t xml:space="preserve">Table </w:t>
      </w:r>
      <w:r w:rsidR="009A6F1A">
        <w:rPr>
          <w:noProof/>
        </w:rPr>
        <w:t>5</w:t>
      </w:r>
      <w:r>
        <w:fldChar w:fldCharType="end"/>
      </w:r>
      <w:r>
        <w:t xml:space="preserve"> </w:t>
      </w:r>
      <w:r w:rsidR="00E67945">
        <w:t xml:space="preserve">presents the non-dominant ranking of the methods, in terms of both accuracy and stability.  The best ranked method overall </w:t>
      </w:r>
      <w:r w:rsidR="006F0AEE">
        <w:t>was</w:t>
      </w:r>
      <w:r w:rsidR="00E67945">
        <w:t xml:space="preserve"> FCR-MI, </w:t>
      </w:r>
      <w:r w:rsidR="00A94C6A">
        <w:t xml:space="preserve">followed by </w:t>
      </w:r>
      <w:r w:rsidR="00E67945">
        <w:t>FCR-</w:t>
      </w:r>
      <w:r w:rsidR="00DC1844">
        <w:t>NaiveBC</w:t>
      </w:r>
      <w:r w:rsidR="00D74941">
        <w:t xml:space="preserve">.  </w:t>
      </w:r>
      <w:r w:rsidR="00E67945">
        <w:t>The Rank-</w:t>
      </w:r>
      <w:r w:rsidR="00DC1844">
        <w:t>NaiveBC</w:t>
      </w:r>
      <w:r w:rsidR="00E67945">
        <w:t>, Rank-MI</w:t>
      </w:r>
      <w:r w:rsidR="00891655">
        <w:t>, BE-NaiveBC</w:t>
      </w:r>
      <w:r w:rsidR="00E67945">
        <w:t xml:space="preserve"> and BE-MI methods </w:t>
      </w:r>
      <w:r w:rsidR="0074373C">
        <w:t xml:space="preserve">were </w:t>
      </w:r>
      <w:r w:rsidR="00E67945">
        <w:t>ranked lowest</w:t>
      </w:r>
      <w:r w:rsidR="00127256">
        <w:t xml:space="preserve"> due to</w:t>
      </w:r>
      <w:r w:rsidR="00E67945">
        <w:t xml:space="preserve"> the known limitations of these methods.</w:t>
      </w:r>
      <w:r w:rsidR="005F708E">
        <w:t xml:space="preserve"> </w:t>
      </w:r>
      <w:r w:rsidR="007E596E">
        <w:t xml:space="preserve">The </w:t>
      </w:r>
      <w:r w:rsidR="00615D0B">
        <w:t>FS-M</w:t>
      </w:r>
      <w:r w:rsidR="00711B43">
        <w:t xml:space="preserve">RMR </w:t>
      </w:r>
      <w:r w:rsidR="007E596E">
        <w:t xml:space="preserve">method </w:t>
      </w:r>
      <w:r w:rsidR="006F0AEE">
        <w:t>was</w:t>
      </w:r>
      <w:r w:rsidR="007E596E">
        <w:t xml:space="preserve"> competitive on all measures, </w:t>
      </w:r>
      <w:r w:rsidR="00711B43">
        <w:t xml:space="preserve">and </w:t>
      </w:r>
      <w:r w:rsidR="006F0AEE">
        <w:t>was</w:t>
      </w:r>
      <w:r w:rsidR="00711B43">
        <w:t xml:space="preserve"> the third ranked method</w:t>
      </w:r>
      <w:r w:rsidR="007E596E">
        <w:t xml:space="preserve"> overall</w:t>
      </w:r>
      <w:r w:rsidR="00711B43">
        <w:t xml:space="preserve">.  </w:t>
      </w:r>
    </w:p>
    <w:p w14:paraId="6FC2BF7E" w14:textId="2A05478E" w:rsidR="00FA7D45" w:rsidRDefault="00FA7D45" w:rsidP="00FB5536">
      <w:pPr>
        <w:pStyle w:val="Newparagraph"/>
      </w:pPr>
    </w:p>
    <w:p w14:paraId="6CAD0068" w14:textId="70173817"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w:t>
      </w:r>
      <w:r w:rsidR="0074373C">
        <w:t>ed</w:t>
      </w:r>
      <w:r>
        <w:t xml:space="preserve"> a substantial improvement in performance compared to Rank-MI and Rank-</w:t>
      </w:r>
      <w:r w:rsidR="00DC1844">
        <w:t>NaiveBC</w:t>
      </w:r>
      <w:r w:rsidR="006F0AEE">
        <w:t>,</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w:t>
      </w:r>
      <w:r w:rsidR="00950BB9">
        <w:t xml:space="preserve">search scheme </w:t>
      </w:r>
      <w:r w:rsidR="00B001F4">
        <w:t xml:space="preserve">in isolation, there </w:t>
      </w:r>
      <w:r w:rsidR="0074373C">
        <w:t xml:space="preserve">was </w:t>
      </w:r>
      <w:r w:rsidR="00B001F4">
        <w:t xml:space="preserve">a general trend for MI to produce better stability and </w:t>
      </w:r>
      <w:r w:rsidR="005122E9">
        <w:t>naive</w:t>
      </w:r>
      <w:r w:rsidR="00B001F4">
        <w:t xml:space="preserve"> Bayes to produce better accuracy.  </w:t>
      </w:r>
      <w:r w:rsidR="00171F29">
        <w:t>W</w:t>
      </w:r>
      <w:r w:rsidR="00B001F4">
        <w:t>hile FCR wor</w:t>
      </w:r>
      <w:r w:rsidR="006F0AEE">
        <w:t>ked</w:t>
      </w:r>
      <w:r w:rsidR="00B001F4">
        <w:t xml:space="preserve"> well </w:t>
      </w:r>
      <w:r w:rsidR="00B001F4">
        <w:lastRenderedPageBreak/>
        <w:t xml:space="preserve">with either criterion, the results </w:t>
      </w:r>
      <w:r w:rsidR="00171F29">
        <w:t>favour</w:t>
      </w:r>
      <w:r w:rsidR="006F0AEE">
        <w:t>ed</w:t>
      </w:r>
      <w:r w:rsidR="00B001F4">
        <w:t xml:space="preserve"> the use of MI </w:t>
      </w:r>
      <w:r w:rsidR="00171F29">
        <w:t>as it is faster and produce</w:t>
      </w:r>
      <w:r w:rsidR="006F0AEE">
        <w:t>d</w:t>
      </w:r>
      <w:r w:rsidR="00171F29">
        <w:t xml:space="preserve"> a better non-dominant ranking than </w:t>
      </w:r>
      <w:r w:rsidR="005122E9">
        <w:t>naive</w:t>
      </w:r>
      <w:r w:rsidR="00171F29">
        <w:t xml:space="preserve"> Bayes</w:t>
      </w:r>
      <w:r w:rsidR="00B001F4">
        <w:t xml:space="preserve">.  </w:t>
      </w:r>
      <w:r w:rsidR="00E67945">
        <w:t>On the whole</w:t>
      </w:r>
      <w:r w:rsidR="006F0AEE">
        <w:t>,</w:t>
      </w:r>
      <w:r w:rsidR="00E67945">
        <w:t xml:space="preserve"> th</w:t>
      </w:r>
      <w:r w:rsidR="005A3297">
        <w:t>e</w:t>
      </w:r>
      <w:r w:rsidR="00E67945">
        <w:t xml:space="preserve"> evaluation</w:t>
      </w:r>
      <w:r w:rsidR="006F0AEE">
        <w:t>s</w:t>
      </w:r>
      <w:r w:rsidR="00E67945">
        <w:t xml:space="preserve"> </w:t>
      </w:r>
      <w:r w:rsidR="006F0AEE">
        <w:t>demonstrate that</w:t>
      </w:r>
      <w:r w:rsidR="00E67945">
        <w:t xml:space="preserve"> the </w:t>
      </w:r>
      <w:r w:rsidR="006F0AEE">
        <w:t xml:space="preserve">proposed </w:t>
      </w:r>
      <w:r w:rsidR="00E67945">
        <w:t xml:space="preserve">FCR method </w:t>
      </w:r>
      <w:r w:rsidR="00D90284">
        <w:t>is</w:t>
      </w:r>
      <w:r w:rsidR="00E67945">
        <w:t xml:space="preserve"> effective </w:t>
      </w:r>
      <w:r w:rsidR="005A3297">
        <w:t>at selecting accurate and stable features from high dimensional remote sensing data</w:t>
      </w:r>
      <w:r>
        <w:t xml:space="preserve"> containing redundancy</w:t>
      </w:r>
      <w:r w:rsidR="005A3297">
        <w:t xml:space="preserve">.  </w:t>
      </w:r>
      <w:bookmarkStart w:id="14"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15" w:name="_Ref493181059"/>
      <w:r w:rsidR="001C68ED">
        <w:t xml:space="preserve">Table </w:t>
      </w:r>
      <w:r w:rsidR="001C68ED">
        <w:fldChar w:fldCharType="begin"/>
      </w:r>
      <w:r w:rsidR="001C68ED">
        <w:instrText xml:space="preserve"> SEQ Table \* ARABIC </w:instrText>
      </w:r>
      <w:r w:rsidR="001C68ED">
        <w:fldChar w:fldCharType="separate"/>
      </w:r>
      <w:r w:rsidR="009A6F1A">
        <w:rPr>
          <w:noProof/>
        </w:rPr>
        <w:t>5</w:t>
      </w:r>
      <w:r w:rsidR="001C68ED">
        <w:fldChar w:fldCharType="end"/>
      </w:r>
      <w:bookmarkEnd w:id="15"/>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4"/>
    <w:p w14:paraId="0D99F471" w14:textId="77777777" w:rsidR="00416694" w:rsidRDefault="00AD1A8C" w:rsidP="00AD1A8C">
      <w:pPr>
        <w:pStyle w:val="Heading1"/>
      </w:pPr>
      <w:r>
        <w:t>Conclusions</w:t>
      </w:r>
    </w:p>
    <w:p w14:paraId="3EFB0EF2" w14:textId="0191B11C"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6F0AEE">
        <w:t>This study presented and evaluated a</w:t>
      </w:r>
      <w:r w:rsidR="00416694">
        <w:t xml:space="preserve"> </w:t>
      </w:r>
      <w:r w:rsidR="006F0AEE">
        <w:t xml:space="preserve">new </w:t>
      </w:r>
      <w:r w:rsidR="00416694">
        <w:t xml:space="preserve">method for </w:t>
      </w:r>
      <w:r w:rsidR="00450ED9">
        <w:t xml:space="preserve">selecting stable and informative features from redundant data by </w:t>
      </w:r>
      <w:r w:rsidR="00416694">
        <w:t xml:space="preserve">ranking correlated clusters of features.  </w:t>
      </w:r>
      <w:r w:rsidR="006F0AEE">
        <w:t xml:space="preserve">The method uses </w:t>
      </w:r>
      <w:r w:rsidR="00260276">
        <w:t>a</w:t>
      </w:r>
      <w:r w:rsidR="00EB49AF">
        <w:t>ffinity propagation</w:t>
      </w:r>
      <w:r w:rsidR="006F0AEE">
        <w:t xml:space="preserve"> to identify</w:t>
      </w:r>
      <w:r w:rsidR="00416694">
        <w:t xml:space="preserve"> a </w:t>
      </w:r>
      <w:r w:rsidR="00EB49AF">
        <w:t xml:space="preserve">moderate </w:t>
      </w:r>
      <w:r w:rsidR="00416694">
        <w:t xml:space="preserve">number of clusters </w:t>
      </w:r>
      <w:r w:rsidR="00EB49AF">
        <w:t>of correlated and similarly relevant features</w:t>
      </w:r>
      <w:r w:rsidR="00416694">
        <w:t xml:space="preserve">.  </w:t>
      </w:r>
      <w:r w:rsidR="006F0AEE">
        <w:t>It then ranks the c</w:t>
      </w:r>
      <w:r w:rsidR="00416694">
        <w:t xml:space="preserve">lusters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w:t>
      </w:r>
      <w:r w:rsidR="00D3411C">
        <w:t>These features may be selected automatically based on their relevance, or interactively, taking</w:t>
      </w:r>
      <w:r w:rsidR="00D63E46">
        <w:t xml:space="preserve"> </w:t>
      </w:r>
      <w:r w:rsidR="001C718F">
        <w:t>criteria</w:t>
      </w:r>
      <w:r w:rsidR="00D63E46">
        <w:t xml:space="preserve"> </w:t>
      </w:r>
      <w:r w:rsidR="003466F3">
        <w:t xml:space="preserve">such as </w:t>
      </w:r>
      <w:r w:rsidR="004310E8">
        <w:t>computation time</w:t>
      </w:r>
      <w:r w:rsidR="003466F3">
        <w:t xml:space="preserve"> and measurement cost </w:t>
      </w:r>
      <w:r w:rsidR="00D63E46">
        <w:t xml:space="preserve">into </w:t>
      </w:r>
      <w:r w:rsidR="00D3411C">
        <w:t>account.</w:t>
      </w:r>
      <w:r w:rsidR="006F0AEE">
        <w:t xml:space="preserve"> </w:t>
      </w:r>
      <w:r w:rsidR="00D3411C">
        <w:t xml:space="preserve"> </w:t>
      </w:r>
      <w:r w:rsidR="00416694">
        <w:t xml:space="preserve">The </w:t>
      </w:r>
      <w:r w:rsidR="00D3411C">
        <w:t xml:space="preserve">option </w:t>
      </w:r>
      <w:r w:rsidR="00416694">
        <w:t xml:space="preserve">to </w:t>
      </w:r>
      <w:r w:rsidR="00D3411C">
        <w:t xml:space="preserve">include factors </w:t>
      </w:r>
      <w:r w:rsidR="002B664C">
        <w:t xml:space="preserve">other than relevance and redundancy in determining selected features </w:t>
      </w:r>
      <w:r>
        <w:t>distinguishes FCR from related</w:t>
      </w:r>
      <w:r w:rsidR="00143905">
        <w:t xml:space="preserve"> feature selection methods</w:t>
      </w:r>
      <w:r w:rsidR="00950BB9">
        <w:t>;</w:t>
      </w:r>
      <w:r w:rsidR="00D3411C">
        <w:t xml:space="preserve"> </w:t>
      </w:r>
      <w:r w:rsidR="00147E3F">
        <w:t>although</w:t>
      </w:r>
      <w:r w:rsidR="00D3411C">
        <w:t xml:space="preserve"> this</w:t>
      </w:r>
      <w:r w:rsidR="00147E3F">
        <w:t xml:space="preserve"> </w:t>
      </w:r>
      <w:r w:rsidR="00950BB9">
        <w:t xml:space="preserve">option </w:t>
      </w:r>
      <w:r w:rsidR="00D3411C">
        <w:t xml:space="preserve">is </w:t>
      </w:r>
      <w:r w:rsidR="00F758B9">
        <w:t xml:space="preserve">currently </w:t>
      </w:r>
      <w:r w:rsidR="00D3411C">
        <w:t>limited to a manual procedure</w:t>
      </w:r>
      <w:r w:rsidR="00143905">
        <w:t xml:space="preserve">.  </w:t>
      </w:r>
      <w:r w:rsidR="00147E3F">
        <w:t xml:space="preserve">Future work will investigate </w:t>
      </w:r>
      <w:r w:rsidR="007723DE">
        <w:t>ways</w:t>
      </w:r>
      <w:r w:rsidR="00147E3F">
        <w:t xml:space="preserve"> of</w:t>
      </w:r>
      <w:r w:rsidR="004310E8">
        <w:t xml:space="preserve"> combining relevance with other criteria </w:t>
      </w:r>
      <w:r w:rsidR="00147E3F">
        <w:t xml:space="preserve">to allow feature selection without user input.  </w:t>
      </w:r>
      <w:r w:rsidR="00EF292E">
        <w:t xml:space="preserve">  </w:t>
      </w:r>
    </w:p>
    <w:p w14:paraId="4A3AEC6A" w14:textId="77777777" w:rsidR="0093215E" w:rsidRDefault="0093215E" w:rsidP="00FB5536">
      <w:pPr>
        <w:pStyle w:val="Newparagraph"/>
      </w:pPr>
    </w:p>
    <w:p w14:paraId="43B3A697" w14:textId="77777777" w:rsidR="00151E9E" w:rsidRDefault="00151E9E" w:rsidP="00FB5536">
      <w:pPr>
        <w:pStyle w:val="Newparagraph"/>
      </w:pPr>
    </w:p>
    <w:p w14:paraId="7F13263A" w14:textId="5A6BE9C9" w:rsidR="00714EC2" w:rsidRDefault="00714EC2" w:rsidP="00FB5536">
      <w:pPr>
        <w:pStyle w:val="Newparagraph"/>
      </w:pPr>
      <w:r>
        <w:t xml:space="preserve">The effectiveness of the proposed FCR method was evaluated by comparing its accuracy, stability and execution time to a set of popular feature selection methods.  </w:t>
      </w:r>
      <w:r w:rsidR="007A2972">
        <w:t>T</w:t>
      </w:r>
      <w:r>
        <w:t xml:space="preserve">wo criteria </w:t>
      </w:r>
      <w:r w:rsidR="007A2972">
        <w:t xml:space="preserve">were tested </w:t>
      </w:r>
      <w:r>
        <w:t xml:space="preserve">for </w:t>
      </w:r>
      <w:r w:rsidR="007A2972">
        <w:t xml:space="preserve">measuring </w:t>
      </w:r>
      <w:r>
        <w:t xml:space="preserve">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t>FCR performed well overall, with both naive Bayes and MI criteria</w:t>
      </w:r>
      <w:r w:rsidR="00EB49AF">
        <w:t xml:space="preserve"> and</w:t>
      </w:r>
      <w:r>
        <w:t xml:space="preserve">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fldChar w:fldCharType="separate"/>
      </w:r>
      <w:r w:rsidR="00BA6C51" w:rsidRPr="00BA6C51">
        <w:rPr>
          <w:noProof/>
        </w:rPr>
        <w:t>(Chi et al. 2016)</w:t>
      </w:r>
      <w:r>
        <w:fldChar w:fldCharType="end"/>
      </w:r>
      <w:r>
        <w:t xml:space="preserve">.  In this context, instability and sub-optimality associated with feature selection from high dimensional redundant data will become increasingly </w:t>
      </w:r>
      <w:r w:rsidR="00351599">
        <w:t>important</w:t>
      </w:r>
      <w:r>
        <w:t xml:space="preserve">.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7DBFC488" w14:textId="1642C96A" w:rsidR="00D36230" w:rsidRPr="00D36230" w:rsidRDefault="00CE1864" w:rsidP="00D36230">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D36230" w:rsidRPr="00D36230">
        <w:rPr>
          <w:noProof/>
        </w:rPr>
        <w:t xml:space="preserve">Bishop, Christopher M. 2003. </w:t>
      </w:r>
      <w:r w:rsidR="00D36230" w:rsidRPr="00D36230">
        <w:rPr>
          <w:i/>
          <w:iCs/>
          <w:noProof/>
        </w:rPr>
        <w:t>Neural Networks for Pattern Recognition</w:t>
      </w:r>
      <w:r w:rsidR="00D36230" w:rsidRPr="00D36230">
        <w:rPr>
          <w:noProof/>
        </w:rPr>
        <w:t xml:space="preserve">. New York: Oxford </w:t>
      </w:r>
      <w:r w:rsidR="00D36230" w:rsidRPr="00D36230">
        <w:rPr>
          <w:noProof/>
        </w:rPr>
        <w:lastRenderedPageBreak/>
        <w:t>University Press. doi:10.1002/0470854774.</w:t>
      </w:r>
    </w:p>
    <w:p w14:paraId="40E39456"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Breiman, Leo. 2001. “Random Forests.” </w:t>
      </w:r>
      <w:r w:rsidRPr="00D36230">
        <w:rPr>
          <w:i/>
          <w:iCs/>
          <w:noProof/>
        </w:rPr>
        <w:t>Machine Learning</w:t>
      </w:r>
      <w:r w:rsidRPr="00D36230">
        <w:rPr>
          <w:noProof/>
        </w:rPr>
        <w:t xml:space="preserve"> 45 (1): 5–32. doi:10.1023/A:1010933404324.</w:t>
      </w:r>
    </w:p>
    <w:p w14:paraId="75BE75B0"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Brown, Gavin, Adam Pocock, Ming-Jie Zhao, and Mikel Lujan. 2012. “Conditional Likelihood Maximisation: A Unifying Framework for Mutual Information Feature Selection.” </w:t>
      </w:r>
      <w:r w:rsidRPr="00D36230">
        <w:rPr>
          <w:i/>
          <w:iCs/>
          <w:noProof/>
        </w:rPr>
        <w:t>Journal of Machine Learning Research</w:t>
      </w:r>
      <w:r w:rsidRPr="00D36230">
        <w:rPr>
          <w:noProof/>
        </w:rPr>
        <w:t xml:space="preserve"> 13: 27–66. doi:10.1016/j.patcog.2015.11.007.</w:t>
      </w:r>
    </w:p>
    <w:p w14:paraId="26B5E7F6"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Burges, Christopher J.C. 1998. “A Tutorial on Support Vector Machines for Pattern Recognition.” </w:t>
      </w:r>
      <w:r w:rsidRPr="00D36230">
        <w:rPr>
          <w:i/>
          <w:iCs/>
          <w:noProof/>
        </w:rPr>
        <w:t>Data Mining and Knowledge Discovery</w:t>
      </w:r>
      <w:r w:rsidRPr="00D36230">
        <w:rPr>
          <w:noProof/>
        </w:rPr>
        <w:t xml:space="preserve"> 2 (2): 121–167. doi:10.1023/A:1009715923555.</w:t>
      </w:r>
    </w:p>
    <w:p w14:paraId="2B90882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hen, Xi, and Yanfeng Gu. 2015. “Class-Specific Feature Selection With Local Geometric Structure and Discriminative Information Based on Sparse Similar Samples.” </w:t>
      </w:r>
      <w:r w:rsidRPr="00D36230">
        <w:rPr>
          <w:i/>
          <w:iCs/>
          <w:noProof/>
        </w:rPr>
        <w:t>IEEE Geoscience and Remote Sensing Letters</w:t>
      </w:r>
      <w:r w:rsidRPr="00D36230">
        <w:rPr>
          <w:noProof/>
        </w:rPr>
        <w:t xml:space="preserve"> 12 (7): 1392–1396. doi:10.1109/LGRS.2015.2402205.</w:t>
      </w:r>
    </w:p>
    <w:p w14:paraId="62C349E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hen, Xi, Gongjian Zhou, Yushi Chen, Guofan Shao, and Yanfeng Gu. 2017. “Supervised Multiview Feature Selection Exploring Homogeneity and Heterogeneity with L1,2 -Norm and Automatic View Generation.” </w:t>
      </w:r>
      <w:r w:rsidRPr="00D36230">
        <w:rPr>
          <w:i/>
          <w:iCs/>
          <w:noProof/>
        </w:rPr>
        <w:t>IEEE Transactions on Geoscience and Remote Sensing</w:t>
      </w:r>
      <w:r w:rsidRPr="00D36230">
        <w:rPr>
          <w:noProof/>
        </w:rPr>
        <w:t xml:space="preserve"> 55 (4): 2074–2088. doi:10.1109/TGRS.2016.2636329.</w:t>
      </w:r>
    </w:p>
    <w:p w14:paraId="78F81788"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hi, Mingmin, Antonio Plaza, Jon Atli Benediktsson, Zhongyi Sun, Jinsheng Shen, and Yangyong Zhu. 2016. “Big Data for Remote Sensing: Challenges and Opportunities.” </w:t>
      </w:r>
      <w:r w:rsidRPr="00D36230">
        <w:rPr>
          <w:i/>
          <w:iCs/>
          <w:noProof/>
        </w:rPr>
        <w:t>Proceedings of the IEEE</w:t>
      </w:r>
      <w:r w:rsidRPr="00D36230">
        <w:rPr>
          <w:noProof/>
        </w:rPr>
        <w:t xml:space="preserve"> 104 (11): 2207–2219. doi:10.1109/JPROC.2016.2598228.</w:t>
      </w:r>
    </w:p>
    <w:p w14:paraId="60ABC81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Cukur, Huseyin, Hamidullah Binol, Faruk Sukru Uslu, Yusuf Kalayci, and Abdullah Bal. 2015. “Cross Correlation Based Clustering for Feature Selection in Hyperspectral Imagery.” In </w:t>
      </w:r>
      <w:r w:rsidRPr="00D36230">
        <w:rPr>
          <w:i/>
          <w:iCs/>
          <w:noProof/>
        </w:rPr>
        <w:t>2015 9th International Conference on Electrical and Electronics Engineering (ELECO)</w:t>
      </w:r>
      <w:r w:rsidRPr="00D36230">
        <w:rPr>
          <w:noProof/>
        </w:rPr>
        <w:t>, 232–236. Bursa: IEEE. doi:10.1109/ELECO.2015.7394552.</w:t>
      </w:r>
    </w:p>
    <w:p w14:paraId="39274A8F"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Duin, R P W, and David M. J. Tax. 2005. “Statistical Pattern Recognition.” In </w:t>
      </w:r>
      <w:r w:rsidRPr="00D36230">
        <w:rPr>
          <w:i/>
          <w:iCs/>
          <w:noProof/>
        </w:rPr>
        <w:t>Handbook of Pattern Recognition and Computer Vision, 3rd Ed.</w:t>
      </w:r>
      <w:r w:rsidRPr="00D36230">
        <w:rPr>
          <w:noProof/>
        </w:rPr>
        <w:t>, edited by CH Chen and PSP Wang, 1–21. Singapore: World Scientific. doi:10.1142/9789812775320_0001.</w:t>
      </w:r>
    </w:p>
    <w:p w14:paraId="336418A1"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Frey, Brendan J, and Delbert Dueck. 2007. “Clustering by Passing Messages between Data Points.” </w:t>
      </w:r>
      <w:r w:rsidRPr="00D36230">
        <w:rPr>
          <w:i/>
          <w:iCs/>
          <w:noProof/>
        </w:rPr>
        <w:t>Science</w:t>
      </w:r>
      <w:r w:rsidRPr="00D36230">
        <w:rPr>
          <w:noProof/>
        </w:rPr>
        <w:t xml:space="preserve"> 315 (5814): 972–976. doi:10.1126/science.1136800.</w:t>
      </w:r>
    </w:p>
    <w:p w14:paraId="2211B9AC"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GIC. 2014. “Hyperspectral Remote Sensing Scenes.” http://www.ehu.eus/ccwintco/index.php?title=Hyperspectral_Remote_Sensing_Scenes.</w:t>
      </w:r>
    </w:p>
    <w:p w14:paraId="1D0CC584"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ui, Jie, Zhenan Sun, Shuiwang Ji, Dacheng Tao, and Tieniu Tan. 2016. “Feature Selection Based on Structured Sparsity: A Comprehensive Study.” </w:t>
      </w:r>
      <w:r w:rsidRPr="00D36230">
        <w:rPr>
          <w:i/>
          <w:iCs/>
          <w:noProof/>
        </w:rPr>
        <w:t xml:space="preserve">IEEE Transactions on Neural </w:t>
      </w:r>
      <w:r w:rsidRPr="00D36230">
        <w:rPr>
          <w:i/>
          <w:iCs/>
          <w:noProof/>
        </w:rPr>
        <w:lastRenderedPageBreak/>
        <w:t>Networks and Learning Systems</w:t>
      </w:r>
      <w:r w:rsidRPr="00D36230">
        <w:rPr>
          <w:noProof/>
        </w:rPr>
        <w:t xml:space="preserve"> 28 (7): 1–18. doi:10.1109/TNNLS.2016.2551724.</w:t>
      </w:r>
    </w:p>
    <w:p w14:paraId="0E021E1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uyon, Isabelle, and Andre Elisseeff. 2003. “An Introduction to Variable and Feature Selection.” </w:t>
      </w:r>
      <w:r w:rsidRPr="00D36230">
        <w:rPr>
          <w:i/>
          <w:iCs/>
          <w:noProof/>
        </w:rPr>
        <w:t>Journal of Machine Learning Research</w:t>
      </w:r>
      <w:r w:rsidRPr="00D36230">
        <w:rPr>
          <w:noProof/>
        </w:rPr>
        <w:t xml:space="preserve"> 3: 1157–1182. doi:10.1016/j.aca.2011.07.027.</w:t>
      </w:r>
    </w:p>
    <w:p w14:paraId="024A0B1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Guyon, Isabelle, Jason Weston, Stephen Barnhill, and Vladimir Vapnik. 2002. “Gene Selection for Cancer Classification Using Support Vector Machines.” </w:t>
      </w:r>
      <w:r w:rsidRPr="00D36230">
        <w:rPr>
          <w:i/>
          <w:iCs/>
          <w:noProof/>
        </w:rPr>
        <w:t>Machine Learning</w:t>
      </w:r>
      <w:r w:rsidRPr="00D36230">
        <w:rPr>
          <w:noProof/>
        </w:rPr>
        <w:t xml:space="preserve"> 46 (1–3): 389–422. doi:10.1023/A:1012487302797.</w:t>
      </w:r>
    </w:p>
    <w:p w14:paraId="6D99236F"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Hand, David J, and Kerning Yu. 2001. “Idiot’s Bayes - Not So Stupid After All?” </w:t>
      </w:r>
      <w:r w:rsidRPr="00D36230">
        <w:rPr>
          <w:i/>
          <w:iCs/>
          <w:noProof/>
        </w:rPr>
        <w:t>International Statisitical Review</w:t>
      </w:r>
      <w:r w:rsidRPr="00D36230">
        <w:rPr>
          <w:noProof/>
        </w:rPr>
        <w:t xml:space="preserve"> 69 (3): 385–398.</w:t>
      </w:r>
    </w:p>
    <w:p w14:paraId="26F1599B"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Jain, Anil K, Robert P W Duin, and Jianchang Mao. 2000. “Statistical Pattern Recognition: A Review.” </w:t>
      </w:r>
      <w:r w:rsidRPr="00D36230">
        <w:rPr>
          <w:i/>
          <w:iCs/>
          <w:noProof/>
        </w:rPr>
        <w:t>IEEE Transactions on Pattern Analysis and Machine Intelligence</w:t>
      </w:r>
      <w:r w:rsidRPr="00D36230">
        <w:rPr>
          <w:noProof/>
        </w:rPr>
        <w:t xml:space="preserve"> 22 (1): 4–37.</w:t>
      </w:r>
    </w:p>
    <w:p w14:paraId="140758AB"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Johnson, Brian, and Zhixiao Xie. 2013. “Classifying a High Resolution Image of an Urban Area Using Super-Object Information.” </w:t>
      </w:r>
      <w:r w:rsidRPr="00D36230">
        <w:rPr>
          <w:i/>
          <w:iCs/>
          <w:noProof/>
        </w:rPr>
        <w:t>ISPRS Journal of Photogrammetry and Remote Sensing</w:t>
      </w:r>
      <w:r w:rsidRPr="00D36230">
        <w:rPr>
          <w:noProof/>
        </w:rPr>
        <w:t xml:space="preserve"> 83 (September): 40–49. doi:10.1016/j.isprsjprs.2013.05.008.</w:t>
      </w:r>
    </w:p>
    <w:p w14:paraId="78E144ED"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Kalousis, Alexandros, Julien Prados, and Melanie Hilario. 2007. “Stability of Feature Selection Algorithms: A Study on High-Dimensional Spaces.” </w:t>
      </w:r>
      <w:r w:rsidRPr="00D36230">
        <w:rPr>
          <w:i/>
          <w:iCs/>
          <w:noProof/>
        </w:rPr>
        <w:t>Knowledge and Information Systems</w:t>
      </w:r>
      <w:r w:rsidRPr="00D36230">
        <w:rPr>
          <w:noProof/>
        </w:rPr>
        <w:t xml:space="preserve"> 12 (1): 95–116. doi:10.1007/s10115-006-0040-8.</w:t>
      </w:r>
    </w:p>
    <w:p w14:paraId="751E29C3"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Kononenko, Igor, E Šimec, and M Robnik-Šikonja. 1997. “Overcoming the Myopia of Inductive Learning Algorithms with RELIEFF.” </w:t>
      </w:r>
      <w:r w:rsidRPr="00D36230">
        <w:rPr>
          <w:i/>
          <w:iCs/>
          <w:noProof/>
        </w:rPr>
        <w:t>Applied Intelligence</w:t>
      </w:r>
      <w:r w:rsidRPr="00D36230">
        <w:rPr>
          <w:noProof/>
        </w:rPr>
        <w:t xml:space="preserve"> 7 (1): 39–55. doi:10.1023/A:1008280620621.</w:t>
      </w:r>
    </w:p>
    <w:p w14:paraId="21350CD0"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Kuncheva, L I. 2007. “A Stability Index for Feature Selection.” In </w:t>
      </w:r>
      <w:r w:rsidRPr="00D36230">
        <w:rPr>
          <w:i/>
          <w:iCs/>
          <w:noProof/>
        </w:rPr>
        <w:t>International Multi-Conference: Artificial Intelligence and Applications</w:t>
      </w:r>
      <w:r w:rsidRPr="00D36230">
        <w:rPr>
          <w:noProof/>
        </w:rPr>
        <w:t>, 390–395. Innsbruck, Austria: IASTED.</w:t>
      </w:r>
    </w:p>
    <w:p w14:paraId="0B393B7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Li, Shengqiao, E James Harner, and Donald a Adjeroh. 2011. “Random KNN Feature Selection - a Fast and Stable Alternative to Random Forests.” </w:t>
      </w:r>
      <w:r w:rsidRPr="00D36230">
        <w:rPr>
          <w:i/>
          <w:iCs/>
          <w:noProof/>
        </w:rPr>
        <w:t>BMC Bioinformatics</w:t>
      </w:r>
      <w:r w:rsidRPr="00D36230">
        <w:rPr>
          <w:noProof/>
        </w:rPr>
        <w:t xml:space="preserve"> 12 (1). BioMed Central Ltd: 450. doi:10.1186/1471-2105-12-450.</w:t>
      </w:r>
    </w:p>
    <w:p w14:paraId="2DABFF88"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Lichman, M. 2013. “UCI Machine Learning Repository.” http://archive.ics.uci.edu/ml.</w:t>
      </w:r>
    </w:p>
    <w:p w14:paraId="3A76C51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Mishra, K K, and Sandeep Harit. 2010. “A Fast Algorithm for Finding the Non Dominated Set in Multi Objective Optimization.” </w:t>
      </w:r>
      <w:r w:rsidRPr="00D36230">
        <w:rPr>
          <w:i/>
          <w:iCs/>
          <w:noProof/>
        </w:rPr>
        <w:t>Multi-Objective Optimization Using Evolutionary Algorithms</w:t>
      </w:r>
      <w:r w:rsidRPr="00D36230">
        <w:rPr>
          <w:noProof/>
        </w:rPr>
        <w:t xml:space="preserve"> 1 (25): 35–39.</w:t>
      </w:r>
    </w:p>
    <w:p w14:paraId="7973140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Mitra, Pabitra, C A Murthy, and Sankar K Pal. 2002. “Unsupervised Feature Selection Using Feature Similarity.” </w:t>
      </w:r>
      <w:r w:rsidRPr="00D36230">
        <w:rPr>
          <w:i/>
          <w:iCs/>
          <w:noProof/>
        </w:rPr>
        <w:t>IEEE Transactions on Pattern Analysis and Machine Intelligence PAMI</w:t>
      </w:r>
      <w:r w:rsidRPr="00D36230">
        <w:rPr>
          <w:noProof/>
        </w:rPr>
        <w:t xml:space="preserve"> 24 (3): 301–312. doi:10.1109/34.990133.</w:t>
      </w:r>
    </w:p>
    <w:p w14:paraId="4ED39413"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lastRenderedPageBreak/>
        <w:t xml:space="preserve">Peng, Hanchuan, Fuhui Long, and Chris Ding. 2005. “Feature Selection Based on Mutual Information: Criteria of Max-Dependency, Max-Relevance, and Min-Redundancy.” </w:t>
      </w:r>
      <w:r w:rsidRPr="00D36230">
        <w:rPr>
          <w:i/>
          <w:iCs/>
          <w:noProof/>
        </w:rPr>
        <w:t>IEEE Trans. on Pattern Analysis and Machine Intelligence</w:t>
      </w:r>
      <w:r w:rsidRPr="00D36230">
        <w:rPr>
          <w:noProof/>
        </w:rPr>
        <w:t xml:space="preserve"> 27 (8): 1226–1238. doi:10.1109/TPAMI.2005.159.</w:t>
      </w:r>
    </w:p>
    <w:p w14:paraId="25E486C7"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Sahu, Barnali, and Debahuti Mishra. 2011. “A Novel Approach for Selecting Informative Genes from Gene Expression Data Using Signal-to-Noise Ratio and t-Statistics.” In </w:t>
      </w:r>
      <w:r w:rsidRPr="00D36230">
        <w:rPr>
          <w:i/>
          <w:iCs/>
          <w:noProof/>
        </w:rPr>
        <w:t>2011 2nd International Conference on Computer and Communication Technology (ICCCT-2011)</w:t>
      </w:r>
      <w:r w:rsidRPr="00D36230">
        <w:rPr>
          <w:noProof/>
        </w:rPr>
        <w:t>, 5–10. Allahabad, India: IEEE. doi:10.1109/ICCCT.2011.6075207.</w:t>
      </w:r>
    </w:p>
    <w:p w14:paraId="4B134D05"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Strobl, Carolin, Anne-Laure Boulesteix, Thomas Kneib, Thomas Augustin, and Achim Zeileis. 2008. “Conditional Variable Importance for Random Forests.” </w:t>
      </w:r>
      <w:r w:rsidRPr="00D36230">
        <w:rPr>
          <w:i/>
          <w:iCs/>
          <w:noProof/>
        </w:rPr>
        <w:t>BMC Bioinformatics</w:t>
      </w:r>
      <w:r w:rsidRPr="00D36230">
        <w:rPr>
          <w:noProof/>
        </w:rPr>
        <w:t xml:space="preserve"> 9 (January): 307. doi:10.1186/1471-2105-9-307.</w:t>
      </w:r>
    </w:p>
    <w:p w14:paraId="3E7E92A8"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Tolosi, Laura, and Thomas Lengauer. 2011. “Classification with Correlated Features: Unreliability of Feature Ranking and Solutions.” </w:t>
      </w:r>
      <w:r w:rsidRPr="00D36230">
        <w:rPr>
          <w:i/>
          <w:iCs/>
          <w:noProof/>
        </w:rPr>
        <w:t>Bioinformatics</w:t>
      </w:r>
      <w:r w:rsidRPr="00D36230">
        <w:rPr>
          <w:noProof/>
        </w:rPr>
        <w:t xml:space="preserve"> 27 (14): 1986–1994. doi:10.1093/bioinformatics/btr300.</w:t>
      </w:r>
    </w:p>
    <w:p w14:paraId="18CD08B5"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TU Delft. 2015. “PRTools.” http://prtools.org/prtools/.</w:t>
      </w:r>
    </w:p>
    <w:p w14:paraId="0CD3BAC9"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Wang, Hua, Feiping Nie, Heng Huang, Shannon Risacher, Andrew J Saykin, Li Shen, and ADNI. 2010. “Efficient and Robust Feature Selection via Joint ℓ2, 1-Norms Minimization.” </w:t>
      </w:r>
      <w:r w:rsidRPr="00D36230">
        <w:rPr>
          <w:i/>
          <w:iCs/>
          <w:noProof/>
        </w:rPr>
        <w:t>Advances in Neural Information Processing Systems</w:t>
      </w:r>
      <w:r w:rsidRPr="00D36230">
        <w:rPr>
          <w:noProof/>
        </w:rPr>
        <w:t xml:space="preserve"> 23 (March): 1813–1821. doi:10.1016/j.neuroimage.2010.10.081.</w:t>
      </w:r>
    </w:p>
    <w:p w14:paraId="31B158E2"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Webb, Andrew R. 2002. </w:t>
      </w:r>
      <w:r w:rsidRPr="00D36230">
        <w:rPr>
          <w:i/>
          <w:iCs/>
          <w:noProof/>
        </w:rPr>
        <w:t>Statistical Pattern Recognition</w:t>
      </w:r>
      <w:r w:rsidRPr="00D36230">
        <w:rPr>
          <w:noProof/>
        </w:rPr>
        <w:t>. Chichester, UK: John Wiley &amp; Sons, Ltd. doi:10.1002/0470854774.</w:t>
      </w:r>
    </w:p>
    <w:p w14:paraId="7BABA1DA"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Wu, Bo, Chongcheng Chen, Tahar Mohand Kechadi, and Liya Sun. 2013. “A Comparative Evaluation of Filter-Based Feature Selection Methods for Hyper-Spectral Band Selection.” </w:t>
      </w:r>
      <w:r w:rsidRPr="00D36230">
        <w:rPr>
          <w:i/>
          <w:iCs/>
          <w:noProof/>
        </w:rPr>
        <w:t>International Journal of Remote Sensing</w:t>
      </w:r>
      <w:r w:rsidRPr="00D36230">
        <w:rPr>
          <w:noProof/>
        </w:rPr>
        <w:t xml:space="preserve"> 34 (22): 7974–7990. doi:10.1080/01431161.2013.827815.</w:t>
      </w:r>
    </w:p>
    <w:p w14:paraId="026D1A8A"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ang, Howard Hua, and John Moody. 1999. “Data Visualization and Feature Selection: New Algorithms for Nongaussian Data.” </w:t>
      </w:r>
      <w:r w:rsidRPr="00D36230">
        <w:rPr>
          <w:i/>
          <w:iCs/>
          <w:noProof/>
        </w:rPr>
        <w:t>Advances in Neural Information Processing Systems</w:t>
      </w:r>
      <w:r w:rsidRPr="00D36230">
        <w:rPr>
          <w:noProof/>
        </w:rPr>
        <w:t xml:space="preserve"> 12 (Mi): 687–693.</w:t>
      </w:r>
    </w:p>
    <w:p w14:paraId="2E9FDAC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ousef, Malik, Segun Jung, Louise C Showe, and Michael K Showe. 2007. “Recursive Cluster Elimination (RCE) for Classification and Feature Selection from Gene Expression Data.” </w:t>
      </w:r>
      <w:r w:rsidRPr="00D36230">
        <w:rPr>
          <w:i/>
          <w:iCs/>
          <w:noProof/>
        </w:rPr>
        <w:t>BMC Bioinformatics</w:t>
      </w:r>
      <w:r w:rsidRPr="00D36230">
        <w:rPr>
          <w:noProof/>
        </w:rPr>
        <w:t xml:space="preserve"> 8 (144). doi:10.1186/1471-2105-8-144.</w:t>
      </w:r>
    </w:p>
    <w:p w14:paraId="4599CCE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u, Lei, and Huan Liu. 2004. “Efficient Feature Selection via Analysis of Relevance and Redundancy.” </w:t>
      </w:r>
      <w:r w:rsidRPr="00D36230">
        <w:rPr>
          <w:i/>
          <w:iCs/>
          <w:noProof/>
        </w:rPr>
        <w:t>Journal of Machine Learning Research</w:t>
      </w:r>
      <w:r w:rsidRPr="00D36230">
        <w:rPr>
          <w:noProof/>
        </w:rPr>
        <w:t xml:space="preserve"> 5 (2004): 1205–1224.</w:t>
      </w:r>
    </w:p>
    <w:p w14:paraId="3857AADE" w14:textId="77777777" w:rsidR="00D36230" w:rsidRPr="00D36230" w:rsidRDefault="00D36230" w:rsidP="00D36230">
      <w:pPr>
        <w:widowControl w:val="0"/>
        <w:autoSpaceDE w:val="0"/>
        <w:autoSpaceDN w:val="0"/>
        <w:adjustRightInd w:val="0"/>
        <w:spacing w:line="360" w:lineRule="auto"/>
        <w:ind w:left="480" w:hanging="480"/>
        <w:rPr>
          <w:noProof/>
        </w:rPr>
      </w:pPr>
      <w:r w:rsidRPr="00D36230">
        <w:rPr>
          <w:noProof/>
        </w:rPr>
        <w:t xml:space="preserve">Yuan, Yuan, Guokang Zhu, and Qi Wang. 2015. “Hyperspectral Band Selection by Multitask </w:t>
      </w:r>
      <w:r w:rsidRPr="00D36230">
        <w:rPr>
          <w:noProof/>
        </w:rPr>
        <w:lastRenderedPageBreak/>
        <w:t xml:space="preserve">Sparsity Pursuit.” </w:t>
      </w:r>
      <w:r w:rsidRPr="00D36230">
        <w:rPr>
          <w:i/>
          <w:iCs/>
          <w:noProof/>
        </w:rPr>
        <w:t>IEEE Transactions on Geoscience and Remote Sensing</w:t>
      </w:r>
      <w:r w:rsidRPr="00D36230">
        <w:rPr>
          <w:noProof/>
        </w:rPr>
        <w:t xml:space="preserve"> 53 (2): 631–644. doi:10.1109/TGRS.2014.2326655.</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FCD807" w14:textId="77777777" w:rsidR="001C6FB8" w:rsidRDefault="001C6FB8" w:rsidP="00A90339">
      <w:r>
        <w:separator/>
      </w:r>
    </w:p>
  </w:endnote>
  <w:endnote w:type="continuationSeparator" w:id="0">
    <w:p w14:paraId="2033565A" w14:textId="77777777" w:rsidR="001C6FB8" w:rsidRDefault="001C6FB8"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D73432" w14:textId="77777777" w:rsidR="001C6FB8" w:rsidRDefault="001C6FB8" w:rsidP="00A90339">
      <w:r>
        <w:separator/>
      </w:r>
    </w:p>
  </w:footnote>
  <w:footnote w:type="continuationSeparator" w:id="0">
    <w:p w14:paraId="3002FBE8" w14:textId="77777777" w:rsidR="001C6FB8" w:rsidRDefault="001C6FB8"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yNLOwNDc2MLQ0NDNX0lEKTi0uzszPAykwrAUA9zu1pSwAAAA="/>
  </w:docVars>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5717F"/>
    <w:rsid w:val="00066BD3"/>
    <w:rsid w:val="000705B8"/>
    <w:rsid w:val="00070CD0"/>
    <w:rsid w:val="000725ED"/>
    <w:rsid w:val="0007269E"/>
    <w:rsid w:val="0007318B"/>
    <w:rsid w:val="000763C7"/>
    <w:rsid w:val="0008112F"/>
    <w:rsid w:val="000812FA"/>
    <w:rsid w:val="00081716"/>
    <w:rsid w:val="0008205B"/>
    <w:rsid w:val="00084D95"/>
    <w:rsid w:val="0008612B"/>
    <w:rsid w:val="0009083A"/>
    <w:rsid w:val="00092DD4"/>
    <w:rsid w:val="00094357"/>
    <w:rsid w:val="000960BD"/>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47E3F"/>
    <w:rsid w:val="0015080C"/>
    <w:rsid w:val="00151E9E"/>
    <w:rsid w:val="001577CE"/>
    <w:rsid w:val="00157B50"/>
    <w:rsid w:val="00157BEE"/>
    <w:rsid w:val="00161C7E"/>
    <w:rsid w:val="00162268"/>
    <w:rsid w:val="00164407"/>
    <w:rsid w:val="001674FD"/>
    <w:rsid w:val="00167E5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C6FB8"/>
    <w:rsid w:val="001C718F"/>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2C1A"/>
    <w:rsid w:val="001F3113"/>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8CA"/>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387"/>
    <w:rsid w:val="00254B84"/>
    <w:rsid w:val="0025675D"/>
    <w:rsid w:val="00260276"/>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4D96"/>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B664C"/>
    <w:rsid w:val="002C0F6B"/>
    <w:rsid w:val="002C1DBF"/>
    <w:rsid w:val="002C33AB"/>
    <w:rsid w:val="002C3561"/>
    <w:rsid w:val="002C3F03"/>
    <w:rsid w:val="002C4BBE"/>
    <w:rsid w:val="002C55DA"/>
    <w:rsid w:val="002C7119"/>
    <w:rsid w:val="002C79AA"/>
    <w:rsid w:val="002D1469"/>
    <w:rsid w:val="002D33E3"/>
    <w:rsid w:val="002D69EB"/>
    <w:rsid w:val="002D6BB2"/>
    <w:rsid w:val="002E01D3"/>
    <w:rsid w:val="002E1092"/>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844"/>
    <w:rsid w:val="00326933"/>
    <w:rsid w:val="003277C3"/>
    <w:rsid w:val="00327DBF"/>
    <w:rsid w:val="003307B7"/>
    <w:rsid w:val="00333233"/>
    <w:rsid w:val="003352D5"/>
    <w:rsid w:val="003355AC"/>
    <w:rsid w:val="0033669F"/>
    <w:rsid w:val="00336F5C"/>
    <w:rsid w:val="003376AB"/>
    <w:rsid w:val="00337BAD"/>
    <w:rsid w:val="00337FB3"/>
    <w:rsid w:val="003408CE"/>
    <w:rsid w:val="00340D7B"/>
    <w:rsid w:val="00341253"/>
    <w:rsid w:val="00341436"/>
    <w:rsid w:val="00343365"/>
    <w:rsid w:val="003466AE"/>
    <w:rsid w:val="003466F3"/>
    <w:rsid w:val="00347EAA"/>
    <w:rsid w:val="00351599"/>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7737D"/>
    <w:rsid w:val="003810DD"/>
    <w:rsid w:val="00381E1A"/>
    <w:rsid w:val="00383154"/>
    <w:rsid w:val="003834D2"/>
    <w:rsid w:val="003836A7"/>
    <w:rsid w:val="00385C6C"/>
    <w:rsid w:val="00386971"/>
    <w:rsid w:val="00386CF6"/>
    <w:rsid w:val="00390CCE"/>
    <w:rsid w:val="00394310"/>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0B52"/>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4F8E"/>
    <w:rsid w:val="00415BF7"/>
    <w:rsid w:val="00416694"/>
    <w:rsid w:val="00420DF1"/>
    <w:rsid w:val="00421CED"/>
    <w:rsid w:val="00422B73"/>
    <w:rsid w:val="004260B1"/>
    <w:rsid w:val="004262AE"/>
    <w:rsid w:val="00426891"/>
    <w:rsid w:val="004310E8"/>
    <w:rsid w:val="00432327"/>
    <w:rsid w:val="00432C60"/>
    <w:rsid w:val="00433992"/>
    <w:rsid w:val="00435086"/>
    <w:rsid w:val="0043542E"/>
    <w:rsid w:val="00437EA5"/>
    <w:rsid w:val="00440CC6"/>
    <w:rsid w:val="00445A96"/>
    <w:rsid w:val="004478CC"/>
    <w:rsid w:val="00450ED9"/>
    <w:rsid w:val="00452152"/>
    <w:rsid w:val="00453028"/>
    <w:rsid w:val="004532D2"/>
    <w:rsid w:val="004544CA"/>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08F"/>
    <w:rsid w:val="004A2745"/>
    <w:rsid w:val="004A69A8"/>
    <w:rsid w:val="004A6E7D"/>
    <w:rsid w:val="004A71E3"/>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60A"/>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4CA9"/>
    <w:rsid w:val="0053756F"/>
    <w:rsid w:val="00541362"/>
    <w:rsid w:val="0054313D"/>
    <w:rsid w:val="00543A38"/>
    <w:rsid w:val="00550BF2"/>
    <w:rsid w:val="0055195C"/>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01A7"/>
    <w:rsid w:val="005A2175"/>
    <w:rsid w:val="005A232F"/>
    <w:rsid w:val="005A3297"/>
    <w:rsid w:val="005A3324"/>
    <w:rsid w:val="005A4D7D"/>
    <w:rsid w:val="005A6D41"/>
    <w:rsid w:val="005A6D82"/>
    <w:rsid w:val="005A7A96"/>
    <w:rsid w:val="005B098F"/>
    <w:rsid w:val="005B13FF"/>
    <w:rsid w:val="005B388C"/>
    <w:rsid w:val="005B3E53"/>
    <w:rsid w:val="005B4761"/>
    <w:rsid w:val="005B4BA4"/>
    <w:rsid w:val="005B4F57"/>
    <w:rsid w:val="005B527B"/>
    <w:rsid w:val="005B5979"/>
    <w:rsid w:val="005B5FFB"/>
    <w:rsid w:val="005C1FBD"/>
    <w:rsid w:val="005C2410"/>
    <w:rsid w:val="005C2AC5"/>
    <w:rsid w:val="005C369F"/>
    <w:rsid w:val="005C46DD"/>
    <w:rsid w:val="005C64F6"/>
    <w:rsid w:val="005D019E"/>
    <w:rsid w:val="005D2DE7"/>
    <w:rsid w:val="005D37E1"/>
    <w:rsid w:val="005D5FDA"/>
    <w:rsid w:val="005D66CD"/>
    <w:rsid w:val="005E021C"/>
    <w:rsid w:val="005E04AD"/>
    <w:rsid w:val="005E273C"/>
    <w:rsid w:val="005E2EF6"/>
    <w:rsid w:val="005E3671"/>
    <w:rsid w:val="005E3D21"/>
    <w:rsid w:val="005E43EB"/>
    <w:rsid w:val="005E4E36"/>
    <w:rsid w:val="005E52F9"/>
    <w:rsid w:val="005E77F7"/>
    <w:rsid w:val="005F2058"/>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15D0B"/>
    <w:rsid w:val="00621550"/>
    <w:rsid w:val="00621EDD"/>
    <w:rsid w:val="00623F22"/>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0CA"/>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0AEE"/>
    <w:rsid w:val="006F2476"/>
    <w:rsid w:val="006F299D"/>
    <w:rsid w:val="006F2DFC"/>
    <w:rsid w:val="006F3970"/>
    <w:rsid w:val="006F52BC"/>
    <w:rsid w:val="00700656"/>
    <w:rsid w:val="00702339"/>
    <w:rsid w:val="0070272D"/>
    <w:rsid w:val="00703412"/>
    <w:rsid w:val="00703B35"/>
    <w:rsid w:val="00711B43"/>
    <w:rsid w:val="00714141"/>
    <w:rsid w:val="00714EC2"/>
    <w:rsid w:val="0071660C"/>
    <w:rsid w:val="00716B9F"/>
    <w:rsid w:val="00716FEF"/>
    <w:rsid w:val="00720813"/>
    <w:rsid w:val="00721FEA"/>
    <w:rsid w:val="00723A15"/>
    <w:rsid w:val="00723BF9"/>
    <w:rsid w:val="00724C97"/>
    <w:rsid w:val="00726D17"/>
    <w:rsid w:val="00726EF3"/>
    <w:rsid w:val="00730D5D"/>
    <w:rsid w:val="00730F0E"/>
    <w:rsid w:val="00731384"/>
    <w:rsid w:val="007316FE"/>
    <w:rsid w:val="00731FFF"/>
    <w:rsid w:val="00732FDE"/>
    <w:rsid w:val="00734910"/>
    <w:rsid w:val="00735BD6"/>
    <w:rsid w:val="007414B8"/>
    <w:rsid w:val="0074255F"/>
    <w:rsid w:val="00742F95"/>
    <w:rsid w:val="0074334B"/>
    <w:rsid w:val="0074373C"/>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66AF2"/>
    <w:rsid w:val="00770137"/>
    <w:rsid w:val="00770D94"/>
    <w:rsid w:val="007723DE"/>
    <w:rsid w:val="00777CF3"/>
    <w:rsid w:val="007808E6"/>
    <w:rsid w:val="00782D84"/>
    <w:rsid w:val="007831A4"/>
    <w:rsid w:val="00783736"/>
    <w:rsid w:val="00783F2B"/>
    <w:rsid w:val="00785392"/>
    <w:rsid w:val="007853B8"/>
    <w:rsid w:val="00787C46"/>
    <w:rsid w:val="00791492"/>
    <w:rsid w:val="00791B39"/>
    <w:rsid w:val="00796BE6"/>
    <w:rsid w:val="007A28F9"/>
    <w:rsid w:val="007A2972"/>
    <w:rsid w:val="007A3B44"/>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37D3"/>
    <w:rsid w:val="007E40CD"/>
    <w:rsid w:val="007E4855"/>
    <w:rsid w:val="007E596E"/>
    <w:rsid w:val="007E5AA9"/>
    <w:rsid w:val="007E5D1D"/>
    <w:rsid w:val="007E661C"/>
    <w:rsid w:val="007E6994"/>
    <w:rsid w:val="007F3D3C"/>
    <w:rsid w:val="007F3E58"/>
    <w:rsid w:val="007F4261"/>
    <w:rsid w:val="007F5156"/>
    <w:rsid w:val="007F5B43"/>
    <w:rsid w:val="007F6324"/>
    <w:rsid w:val="00801C55"/>
    <w:rsid w:val="0080304C"/>
    <w:rsid w:val="00803F60"/>
    <w:rsid w:val="0080507C"/>
    <w:rsid w:val="00805887"/>
    <w:rsid w:val="00807B29"/>
    <w:rsid w:val="00807B99"/>
    <w:rsid w:val="008109E8"/>
    <w:rsid w:val="00810DCA"/>
    <w:rsid w:val="008110F9"/>
    <w:rsid w:val="00811CBD"/>
    <w:rsid w:val="008131B7"/>
    <w:rsid w:val="00823171"/>
    <w:rsid w:val="0082368E"/>
    <w:rsid w:val="008256FC"/>
    <w:rsid w:val="008257BE"/>
    <w:rsid w:val="008257F7"/>
    <w:rsid w:val="00825A70"/>
    <w:rsid w:val="008301C2"/>
    <w:rsid w:val="008312A7"/>
    <w:rsid w:val="00833E15"/>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0F7"/>
    <w:rsid w:val="00874308"/>
    <w:rsid w:val="00876D26"/>
    <w:rsid w:val="00882C69"/>
    <w:rsid w:val="00884DD9"/>
    <w:rsid w:val="008856C5"/>
    <w:rsid w:val="008868DA"/>
    <w:rsid w:val="008905E8"/>
    <w:rsid w:val="00891655"/>
    <w:rsid w:val="00892A84"/>
    <w:rsid w:val="00893FBF"/>
    <w:rsid w:val="00895250"/>
    <w:rsid w:val="00895C65"/>
    <w:rsid w:val="0089645A"/>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B792C"/>
    <w:rsid w:val="008C01FC"/>
    <w:rsid w:val="008C1BED"/>
    <w:rsid w:val="008C35C3"/>
    <w:rsid w:val="008C5A77"/>
    <w:rsid w:val="008D0E46"/>
    <w:rsid w:val="008D1CA5"/>
    <w:rsid w:val="008D2D07"/>
    <w:rsid w:val="008D39B0"/>
    <w:rsid w:val="008D4726"/>
    <w:rsid w:val="008D7D55"/>
    <w:rsid w:val="008E08A0"/>
    <w:rsid w:val="008E092C"/>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27F3E"/>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0BB9"/>
    <w:rsid w:val="00952CBB"/>
    <w:rsid w:val="009543BF"/>
    <w:rsid w:val="00954DB1"/>
    <w:rsid w:val="00957254"/>
    <w:rsid w:val="00957D6D"/>
    <w:rsid w:val="0096084E"/>
    <w:rsid w:val="00960F34"/>
    <w:rsid w:val="0096404E"/>
    <w:rsid w:val="009651B5"/>
    <w:rsid w:val="00965877"/>
    <w:rsid w:val="00966C02"/>
    <w:rsid w:val="009714A2"/>
    <w:rsid w:val="00971D77"/>
    <w:rsid w:val="009734F8"/>
    <w:rsid w:val="00980E9E"/>
    <w:rsid w:val="0098136D"/>
    <w:rsid w:val="00981C11"/>
    <w:rsid w:val="0098241E"/>
    <w:rsid w:val="0098326B"/>
    <w:rsid w:val="009843A9"/>
    <w:rsid w:val="009843E9"/>
    <w:rsid w:val="00984850"/>
    <w:rsid w:val="009850D1"/>
    <w:rsid w:val="009853E3"/>
    <w:rsid w:val="00985F28"/>
    <w:rsid w:val="00987821"/>
    <w:rsid w:val="0099075D"/>
    <w:rsid w:val="0099210E"/>
    <w:rsid w:val="0099278C"/>
    <w:rsid w:val="00992894"/>
    <w:rsid w:val="009955F0"/>
    <w:rsid w:val="0099587B"/>
    <w:rsid w:val="00997A57"/>
    <w:rsid w:val="009A02AD"/>
    <w:rsid w:val="009A0E86"/>
    <w:rsid w:val="009A2B0C"/>
    <w:rsid w:val="009A6F1A"/>
    <w:rsid w:val="009A7D00"/>
    <w:rsid w:val="009B05C8"/>
    <w:rsid w:val="009B060A"/>
    <w:rsid w:val="009B0B86"/>
    <w:rsid w:val="009B2C6F"/>
    <w:rsid w:val="009B34C0"/>
    <w:rsid w:val="009B6028"/>
    <w:rsid w:val="009B63CC"/>
    <w:rsid w:val="009B67F5"/>
    <w:rsid w:val="009B7BEF"/>
    <w:rsid w:val="009B7EB3"/>
    <w:rsid w:val="009C02FF"/>
    <w:rsid w:val="009C1CCB"/>
    <w:rsid w:val="009C3241"/>
    <w:rsid w:val="009C6170"/>
    <w:rsid w:val="009C6542"/>
    <w:rsid w:val="009C6A2F"/>
    <w:rsid w:val="009C6A7D"/>
    <w:rsid w:val="009C76CE"/>
    <w:rsid w:val="009D00CC"/>
    <w:rsid w:val="009D2F92"/>
    <w:rsid w:val="009D4124"/>
    <w:rsid w:val="009D57E6"/>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926"/>
    <w:rsid w:val="00A04A5A"/>
    <w:rsid w:val="00A05AE5"/>
    <w:rsid w:val="00A075B6"/>
    <w:rsid w:val="00A10441"/>
    <w:rsid w:val="00A10660"/>
    <w:rsid w:val="00A11FAC"/>
    <w:rsid w:val="00A139B1"/>
    <w:rsid w:val="00A16A9C"/>
    <w:rsid w:val="00A17492"/>
    <w:rsid w:val="00A17D91"/>
    <w:rsid w:val="00A24590"/>
    <w:rsid w:val="00A24815"/>
    <w:rsid w:val="00A25853"/>
    <w:rsid w:val="00A26160"/>
    <w:rsid w:val="00A27229"/>
    <w:rsid w:val="00A30889"/>
    <w:rsid w:val="00A3122A"/>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2D53"/>
    <w:rsid w:val="00A54A5C"/>
    <w:rsid w:val="00A570CC"/>
    <w:rsid w:val="00A6029E"/>
    <w:rsid w:val="00A60F6B"/>
    <w:rsid w:val="00A61FCB"/>
    <w:rsid w:val="00A624C1"/>
    <w:rsid w:val="00A643BB"/>
    <w:rsid w:val="00A64426"/>
    <w:rsid w:val="00A6492B"/>
    <w:rsid w:val="00A6663B"/>
    <w:rsid w:val="00A66CB4"/>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4C6A"/>
    <w:rsid w:val="00A9661F"/>
    <w:rsid w:val="00A9749C"/>
    <w:rsid w:val="00A97877"/>
    <w:rsid w:val="00AA2C03"/>
    <w:rsid w:val="00AA4D62"/>
    <w:rsid w:val="00AA6C23"/>
    <w:rsid w:val="00AB1350"/>
    <w:rsid w:val="00AB2FDE"/>
    <w:rsid w:val="00AB4112"/>
    <w:rsid w:val="00AB6411"/>
    <w:rsid w:val="00AB648E"/>
    <w:rsid w:val="00AB6988"/>
    <w:rsid w:val="00AC0A62"/>
    <w:rsid w:val="00AC0C42"/>
    <w:rsid w:val="00AC2C6A"/>
    <w:rsid w:val="00AC32E8"/>
    <w:rsid w:val="00AC47A1"/>
    <w:rsid w:val="00AC54D2"/>
    <w:rsid w:val="00AC67C9"/>
    <w:rsid w:val="00AD0B97"/>
    <w:rsid w:val="00AD1A8C"/>
    <w:rsid w:val="00AD1EC1"/>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4B10"/>
    <w:rsid w:val="00B25C38"/>
    <w:rsid w:val="00B263B5"/>
    <w:rsid w:val="00B264A1"/>
    <w:rsid w:val="00B27D8C"/>
    <w:rsid w:val="00B3071E"/>
    <w:rsid w:val="00B31863"/>
    <w:rsid w:val="00B33B23"/>
    <w:rsid w:val="00B36E25"/>
    <w:rsid w:val="00B376A1"/>
    <w:rsid w:val="00B405A3"/>
    <w:rsid w:val="00B40A52"/>
    <w:rsid w:val="00B417EF"/>
    <w:rsid w:val="00B41BBE"/>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359"/>
    <w:rsid w:val="00B61E1D"/>
    <w:rsid w:val="00B62076"/>
    <w:rsid w:val="00B65DA4"/>
    <w:rsid w:val="00B70B6B"/>
    <w:rsid w:val="00B717C6"/>
    <w:rsid w:val="00B720A8"/>
    <w:rsid w:val="00B72E9A"/>
    <w:rsid w:val="00B7407C"/>
    <w:rsid w:val="00B776FE"/>
    <w:rsid w:val="00B778BC"/>
    <w:rsid w:val="00B83BEA"/>
    <w:rsid w:val="00B84135"/>
    <w:rsid w:val="00B849C0"/>
    <w:rsid w:val="00B85875"/>
    <w:rsid w:val="00B90378"/>
    <w:rsid w:val="00B95EC9"/>
    <w:rsid w:val="00B9644C"/>
    <w:rsid w:val="00B97303"/>
    <w:rsid w:val="00BA0ED5"/>
    <w:rsid w:val="00BA105C"/>
    <w:rsid w:val="00BA1E37"/>
    <w:rsid w:val="00BA30E9"/>
    <w:rsid w:val="00BA3E4F"/>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29FD"/>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467C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5BA"/>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086E"/>
    <w:rsid w:val="00CF15E1"/>
    <w:rsid w:val="00CF1FD6"/>
    <w:rsid w:val="00CF205C"/>
    <w:rsid w:val="00CF3899"/>
    <w:rsid w:val="00CF3F90"/>
    <w:rsid w:val="00CF4F7C"/>
    <w:rsid w:val="00CF775F"/>
    <w:rsid w:val="00D016BE"/>
    <w:rsid w:val="00D03978"/>
    <w:rsid w:val="00D03DC7"/>
    <w:rsid w:val="00D05004"/>
    <w:rsid w:val="00D0519F"/>
    <w:rsid w:val="00D0714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411C"/>
    <w:rsid w:val="00D35032"/>
    <w:rsid w:val="00D35C21"/>
    <w:rsid w:val="00D36230"/>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46"/>
    <w:rsid w:val="00D63E98"/>
    <w:rsid w:val="00D653E3"/>
    <w:rsid w:val="00D70764"/>
    <w:rsid w:val="00D71D06"/>
    <w:rsid w:val="00D74941"/>
    <w:rsid w:val="00D75150"/>
    <w:rsid w:val="00D76888"/>
    <w:rsid w:val="00D82472"/>
    <w:rsid w:val="00D82705"/>
    <w:rsid w:val="00D86878"/>
    <w:rsid w:val="00D8796C"/>
    <w:rsid w:val="00D90284"/>
    <w:rsid w:val="00D95342"/>
    <w:rsid w:val="00D970B0"/>
    <w:rsid w:val="00DA04AE"/>
    <w:rsid w:val="00DA09DD"/>
    <w:rsid w:val="00DA203E"/>
    <w:rsid w:val="00DA69AD"/>
    <w:rsid w:val="00DA789D"/>
    <w:rsid w:val="00DA7A66"/>
    <w:rsid w:val="00DB2C16"/>
    <w:rsid w:val="00DB421B"/>
    <w:rsid w:val="00DB43AD"/>
    <w:rsid w:val="00DB6CD3"/>
    <w:rsid w:val="00DB78F8"/>
    <w:rsid w:val="00DB7B21"/>
    <w:rsid w:val="00DC1844"/>
    <w:rsid w:val="00DC2DA9"/>
    <w:rsid w:val="00DC3D5E"/>
    <w:rsid w:val="00DC434B"/>
    <w:rsid w:val="00DC4599"/>
    <w:rsid w:val="00DC6A1B"/>
    <w:rsid w:val="00DC7FE9"/>
    <w:rsid w:val="00DD0506"/>
    <w:rsid w:val="00DD3204"/>
    <w:rsid w:val="00DD56DC"/>
    <w:rsid w:val="00DD78F4"/>
    <w:rsid w:val="00DE0552"/>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20CD"/>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BAB"/>
    <w:rsid w:val="00EA2F99"/>
    <w:rsid w:val="00EA5315"/>
    <w:rsid w:val="00EA7032"/>
    <w:rsid w:val="00EA70FC"/>
    <w:rsid w:val="00EB1C90"/>
    <w:rsid w:val="00EB3BE1"/>
    <w:rsid w:val="00EB49AF"/>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0388"/>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689B"/>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58B9"/>
    <w:rsid w:val="00F77AD2"/>
    <w:rsid w:val="00F80F37"/>
    <w:rsid w:val="00F82667"/>
    <w:rsid w:val="00F826FE"/>
    <w:rsid w:val="00F83846"/>
    <w:rsid w:val="00F85035"/>
    <w:rsid w:val="00F85379"/>
    <w:rsid w:val="00F87D04"/>
    <w:rsid w:val="00F90C52"/>
    <w:rsid w:val="00F9450A"/>
    <w:rsid w:val="00F962CF"/>
    <w:rsid w:val="00F96B96"/>
    <w:rsid w:val="00FA0073"/>
    <w:rsid w:val="00FA0958"/>
    <w:rsid w:val="00FA0ACC"/>
    <w:rsid w:val="00FA0C84"/>
    <w:rsid w:val="00FA0E63"/>
    <w:rsid w:val="00FA1200"/>
    <w:rsid w:val="00FA6408"/>
    <w:rsid w:val="00FA6CD0"/>
    <w:rsid w:val="00FA6CE1"/>
    <w:rsid w:val="00FA7203"/>
    <w:rsid w:val="00FA7D45"/>
    <w:rsid w:val="00FB0E60"/>
    <w:rsid w:val="00FB15E5"/>
    <w:rsid w:val="00FB3E2E"/>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2E94"/>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5176D56D-6439-4B87-8EC1-83CEB7299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CF74C-0AF3-47B0-841D-7CE7B4741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0758</TotalTime>
  <Pages>26</Pages>
  <Words>33716</Words>
  <Characters>192183</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2</cp:revision>
  <cp:lastPrinted>2018-06-29T09:13:00Z</cp:lastPrinted>
  <dcterms:created xsi:type="dcterms:W3CDTF">2018-06-11T09:33:00Z</dcterms:created>
  <dcterms:modified xsi:type="dcterms:W3CDTF">2018-07-08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